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B00CBE" w:rsidRDefault="0009427A" w:rsidP="00E55CBA">
      <w:pPr>
        <w:pStyle w:val="a8"/>
      </w:pPr>
      <w:r w:rsidRPr="00B00CBE">
        <w:rPr>
          <w:rFonts w:hint="eastAsia"/>
        </w:rPr>
        <w:t>云南大学数学与统计学院</w:t>
      </w:r>
      <w:r w:rsidRPr="00B00CBE">
        <w:br/>
      </w:r>
      <w:r w:rsidRPr="00B00CBE">
        <w:rPr>
          <w:rFonts w:hint="eastAsia"/>
        </w:rPr>
        <w:t>《</w:t>
      </w:r>
      <w:r w:rsidR="001F0B2D">
        <w:rPr>
          <w:rFonts w:hint="eastAsia"/>
        </w:rPr>
        <w:t>算法图论</w:t>
      </w:r>
      <w:r w:rsidRPr="00B00CBE">
        <w:rPr>
          <w:rFonts w:hint="eastAsia"/>
        </w:rPr>
        <w:t>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33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402"/>
      </w:tblGrid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="00F52DC1">
              <w:rPr>
                <w:rStyle w:val="ad"/>
                <w:rFonts w:hint="eastAsia"/>
              </w:rPr>
              <w:t>算法图论</w:t>
            </w:r>
            <w:r w:rsidR="00E07116" w:rsidRPr="00E07116">
              <w:rPr>
                <w:rStyle w:val="ad"/>
                <w:rFonts w:hint="eastAsia"/>
              </w:rPr>
              <w:t>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="00F52DC1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50B05" w:rsidRDefault="0009427A" w:rsidP="003C72F0">
            <w:pPr>
              <w:rPr>
                <w:rStyle w:val="ad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D239AB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="00D239AB">
              <w:rPr>
                <w:rStyle w:val="ad"/>
                <w:rFonts w:hint="eastAsia"/>
              </w:rPr>
              <w:t>有向中国邮递员问题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402" w:type="dxa"/>
          </w:tcPr>
          <w:p w:rsidR="0009427A" w:rsidRPr="0001385D" w:rsidRDefault="0009427A" w:rsidP="00243AAC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="00243AAC">
              <w:rPr>
                <w:rStyle w:val="ad"/>
                <w:rFonts w:hint="eastAsia"/>
              </w:rPr>
              <w:t>2018-11</w:t>
            </w:r>
            <w:r w:rsidRPr="0009427A">
              <w:rPr>
                <w:rStyle w:val="ad"/>
                <w:rFonts w:hint="eastAsia"/>
              </w:rPr>
              <w:t>-</w:t>
            </w:r>
            <w:r w:rsidR="00243AAC">
              <w:rPr>
                <w:rStyle w:val="ad"/>
                <w:rFonts w:hint="eastAsia"/>
              </w:rPr>
              <w:t>28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="00D239AB">
              <w:rPr>
                <w:rStyle w:val="ad"/>
                <w:rFonts w:hint="eastAsia"/>
              </w:rPr>
              <w:t>7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Pr="0009427A" w:rsidRDefault="0009427A" w:rsidP="00D239AB">
      <w:pPr>
        <w:pStyle w:val="1"/>
        <w:spacing w:before="120" w:after="120"/>
      </w:pPr>
      <w:r w:rsidRPr="0009427A">
        <w:rPr>
          <w:rFonts w:hint="eastAsia"/>
        </w:rPr>
        <w:t>实验</w:t>
      </w:r>
      <w:r w:rsidRPr="0009427A">
        <w:t>目的</w:t>
      </w:r>
    </w:p>
    <w:p w:rsidR="00E07116" w:rsidRDefault="004861C6" w:rsidP="00E07116">
      <w:pPr>
        <w:pStyle w:val="af4"/>
        <w:numPr>
          <w:ilvl w:val="0"/>
          <w:numId w:val="32"/>
        </w:numPr>
        <w:ind w:firstLineChars="0"/>
      </w:pPr>
      <w:r>
        <w:rPr>
          <w:rFonts w:hint="eastAsia"/>
        </w:rPr>
        <w:t>了解</w:t>
      </w:r>
      <w:r w:rsidR="00D239AB">
        <w:rPr>
          <w:rFonts w:hint="eastAsia"/>
        </w:rPr>
        <w:t>一般“中国邮递员问题”及其算法</w:t>
      </w:r>
      <w:r>
        <w:rPr>
          <w:rFonts w:hint="eastAsia"/>
        </w:rPr>
        <w:t>；</w:t>
      </w:r>
    </w:p>
    <w:p w:rsidR="00E07116" w:rsidRPr="004861C6" w:rsidRDefault="00D239AB" w:rsidP="00E07116">
      <w:pPr>
        <w:pStyle w:val="af4"/>
        <w:numPr>
          <w:ilvl w:val="0"/>
          <w:numId w:val="32"/>
        </w:numPr>
        <w:ind w:firstLineChars="0"/>
      </w:pPr>
      <w:r>
        <w:rPr>
          <w:rFonts w:hint="eastAsia"/>
        </w:rPr>
        <w:t>了解“有向中国邮递员问题”及其算法</w:t>
      </w:r>
      <w:r w:rsidR="004861C6">
        <w:rPr>
          <w:rFonts w:hint="eastAsia"/>
        </w:rPr>
        <w:t>。</w:t>
      </w:r>
    </w:p>
    <w:p w:rsidR="0009427A" w:rsidRDefault="0009427A" w:rsidP="00D239AB">
      <w:pPr>
        <w:pStyle w:val="1"/>
        <w:spacing w:before="120" w:after="120"/>
      </w:pPr>
      <w:r>
        <w:rPr>
          <w:rFonts w:hint="eastAsia"/>
        </w:rPr>
        <w:t>实验</w:t>
      </w:r>
      <w:r>
        <w:t>内容</w:t>
      </w:r>
    </w:p>
    <w:p w:rsidR="00E07116" w:rsidRDefault="004861C6" w:rsidP="00E07116">
      <w:pPr>
        <w:pStyle w:val="af4"/>
        <w:numPr>
          <w:ilvl w:val="0"/>
          <w:numId w:val="34"/>
        </w:numPr>
        <w:ind w:firstLineChars="0"/>
      </w:pPr>
      <w:r>
        <w:rPr>
          <w:rFonts w:hint="eastAsia"/>
        </w:rPr>
        <w:t>写出求最短路的</w:t>
      </w:r>
      <w:proofErr w:type="gramStart"/>
      <w:r>
        <w:rPr>
          <w:rFonts w:hint="eastAsia"/>
        </w:rPr>
        <w:t>最小插点问题</w:t>
      </w:r>
      <w:proofErr w:type="gramEnd"/>
      <w:r>
        <w:rPr>
          <w:rFonts w:hint="eastAsia"/>
        </w:rPr>
        <w:t>的动态规划算法；</w:t>
      </w:r>
    </w:p>
    <w:p w:rsidR="00E07116" w:rsidRPr="00E07116" w:rsidRDefault="004861C6" w:rsidP="005C1A12">
      <w:pPr>
        <w:pStyle w:val="af4"/>
        <w:numPr>
          <w:ilvl w:val="0"/>
          <w:numId w:val="34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实现上述算法。</w:t>
      </w:r>
    </w:p>
    <w:p w:rsidR="0009427A" w:rsidRDefault="0009427A" w:rsidP="00D239AB">
      <w:pPr>
        <w:pStyle w:val="1"/>
        <w:spacing w:before="120" w:after="120"/>
      </w:pPr>
      <w:r>
        <w:rPr>
          <w:rFonts w:hint="eastAsia"/>
        </w:rPr>
        <w:t>实验平台</w:t>
      </w:r>
    </w:p>
    <w:p w:rsidR="0009427A" w:rsidRPr="004861C6" w:rsidRDefault="0009427A" w:rsidP="00254FAD">
      <w:pPr>
        <w:ind w:firstLineChars="200" w:firstLine="480"/>
        <w:rPr>
          <w:szCs w:val="21"/>
        </w:rPr>
      </w:pPr>
      <w:r w:rsidRPr="004861C6">
        <w:rPr>
          <w:rFonts w:hint="eastAsia"/>
          <w:szCs w:val="21"/>
        </w:rPr>
        <w:t>Windows</w:t>
      </w:r>
      <w:r w:rsidRPr="004861C6">
        <w:rPr>
          <w:szCs w:val="21"/>
        </w:rPr>
        <w:t xml:space="preserve"> 10 </w:t>
      </w:r>
      <w:r w:rsidRPr="004861C6">
        <w:rPr>
          <w:rFonts w:hint="eastAsia"/>
          <w:szCs w:val="21"/>
        </w:rPr>
        <w:t>Pro</w:t>
      </w:r>
      <w:r w:rsidRPr="004861C6">
        <w:rPr>
          <w:szCs w:val="21"/>
        </w:rPr>
        <w:t xml:space="preserve"> 1</w:t>
      </w:r>
      <w:r w:rsidR="00082CD1" w:rsidRPr="004861C6">
        <w:rPr>
          <w:rFonts w:hint="eastAsia"/>
          <w:szCs w:val="21"/>
        </w:rPr>
        <w:t>8</w:t>
      </w:r>
      <w:r w:rsidRPr="004861C6">
        <w:rPr>
          <w:szCs w:val="21"/>
        </w:rPr>
        <w:t>03</w:t>
      </w:r>
      <w:r w:rsidRPr="004861C6">
        <w:rPr>
          <w:rFonts w:hint="eastAsia"/>
          <w:szCs w:val="21"/>
        </w:rPr>
        <w:t>；</w:t>
      </w:r>
    </w:p>
    <w:p w:rsidR="0009427A" w:rsidRPr="004861C6" w:rsidRDefault="00050B05" w:rsidP="0094372A">
      <w:pPr>
        <w:ind w:firstLineChars="200" w:firstLine="480"/>
        <w:rPr>
          <w:szCs w:val="21"/>
        </w:rPr>
      </w:pPr>
      <w:r w:rsidRPr="004861C6">
        <w:rPr>
          <w:szCs w:val="21"/>
        </w:rPr>
        <w:t>M</w:t>
      </w:r>
      <w:r w:rsidRPr="004861C6">
        <w:rPr>
          <w:rFonts w:hint="eastAsia"/>
          <w:szCs w:val="21"/>
        </w:rPr>
        <w:t>ac</w:t>
      </w:r>
      <w:r w:rsidRPr="004861C6">
        <w:rPr>
          <w:szCs w:val="21"/>
        </w:rPr>
        <w:t xml:space="preserve">OS </w:t>
      </w:r>
      <w:r w:rsidR="004861C6" w:rsidRPr="004861C6">
        <w:rPr>
          <w:rFonts w:hint="eastAsia"/>
          <w:szCs w:val="21"/>
        </w:rPr>
        <w:t>Mojave</w:t>
      </w:r>
      <w:r w:rsidR="004861C6" w:rsidRPr="004861C6">
        <w:rPr>
          <w:rFonts w:hint="eastAsia"/>
          <w:szCs w:val="21"/>
        </w:rPr>
        <w:t>。</w:t>
      </w:r>
    </w:p>
    <w:p w:rsidR="00DD15D7" w:rsidRPr="00DD15D7" w:rsidRDefault="0009427A" w:rsidP="00D239AB">
      <w:pPr>
        <w:pStyle w:val="1"/>
        <w:spacing w:before="120" w:after="120"/>
        <w:sectPr w:rsidR="00DD15D7" w:rsidRPr="00DD15D7" w:rsidSect="00082CD1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</w:p>
    <w:p w:rsidR="004B1E34" w:rsidRDefault="004B1E34" w:rsidP="004B1E34">
      <w:pPr>
        <w:pStyle w:val="2"/>
        <w:spacing w:before="120" w:after="120"/>
      </w:pPr>
      <w:r>
        <w:rPr>
          <w:rFonts w:hint="eastAsia"/>
        </w:rPr>
        <w:t>前期知识</w:t>
      </w:r>
    </w:p>
    <w:p w:rsidR="00DD15D7" w:rsidRDefault="007023BD" w:rsidP="007023BD">
      <w:pPr>
        <w:ind w:firstLineChars="200" w:firstLine="480"/>
      </w:pPr>
      <w:r>
        <w:rPr>
          <w:rFonts w:hint="eastAsia"/>
        </w:rPr>
        <w:t>中国邮递员问题起源于实际需求。比之更早的一个问题是“戈尼斯堡七桥问题”，该问题由欧拉解决。</w:t>
      </w:r>
      <w:r w:rsidR="004405B6">
        <w:rPr>
          <w:rFonts w:hint="eastAsia"/>
        </w:rPr>
        <w:t>给定一个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</m:t>
            </m:r>
          </m:e>
        </m:d>
      </m:oMath>
      <w:r w:rsidR="004405B6">
        <w:rPr>
          <w:rFonts w:hint="eastAsia"/>
        </w:rPr>
        <w:t>，</w:t>
      </w:r>
      <w:r w:rsidR="00BC2035">
        <w:rPr>
          <w:rFonts w:hint="eastAsia"/>
        </w:rPr>
        <w:t>如果存在一条</w:t>
      </w:r>
      <w:proofErr w:type="gramStart"/>
      <w:r w:rsidR="00BC2035">
        <w:rPr>
          <w:rFonts w:hint="eastAsia"/>
        </w:rPr>
        <w:t>简单链过图</w:t>
      </w:r>
      <w:proofErr w:type="gramEnd"/>
      <m:oMath>
        <m:r>
          <w:rPr>
            <w:rFonts w:ascii="Latin Modern Math" w:hAnsi="Latin Modern Math" w:hint="eastAsia"/>
          </w:rPr>
          <m:t>G</m:t>
        </m:r>
      </m:oMath>
      <w:r w:rsidR="00BC2035">
        <w:rPr>
          <w:rFonts w:hint="eastAsia"/>
        </w:rPr>
        <w:t>的每条边一次并且仅仅一次，那么这个</w:t>
      </w:r>
      <w:proofErr w:type="gramStart"/>
      <w:r w:rsidR="00BC2035">
        <w:rPr>
          <w:rFonts w:hint="eastAsia"/>
        </w:rPr>
        <w:t>链称</w:t>
      </w:r>
      <w:proofErr w:type="gramEnd"/>
      <w:r w:rsidR="00BC2035">
        <w:rPr>
          <w:rFonts w:hint="eastAsia"/>
        </w:rPr>
        <w:t>为欧拉链（</w:t>
      </w:r>
      <w:r w:rsidR="00BC2035">
        <w:rPr>
          <w:rFonts w:hint="eastAsia"/>
        </w:rPr>
        <w:t>Eulerian</w:t>
      </w:r>
      <w:r w:rsidR="00BC2035">
        <w:t xml:space="preserve"> </w:t>
      </w:r>
      <w:r w:rsidR="00BC2035">
        <w:rPr>
          <w:rFonts w:hint="eastAsia"/>
        </w:rPr>
        <w:t>Chain</w:t>
      </w:r>
      <w:r w:rsidR="00BC2035">
        <w:rPr>
          <w:rFonts w:hint="eastAsia"/>
        </w:rPr>
        <w:t>）；如果存在一个</w:t>
      </w:r>
      <w:proofErr w:type="gramStart"/>
      <w:r w:rsidR="00BC2035">
        <w:rPr>
          <w:rFonts w:hint="eastAsia"/>
        </w:rPr>
        <w:t>简单圈过图</w:t>
      </w:r>
      <w:proofErr w:type="gramEnd"/>
      <m:oMath>
        <m:r>
          <w:rPr>
            <w:rFonts w:ascii="Latin Modern Math" w:hAnsi="Latin Modern Math" w:hint="eastAsia"/>
          </w:rPr>
          <m:t>G</m:t>
        </m:r>
      </m:oMath>
      <w:r w:rsidR="00BC2035">
        <w:rPr>
          <w:rFonts w:hint="eastAsia"/>
        </w:rPr>
        <w:t>的每条边一次并且仅仅一次，那么这个</w:t>
      </w:r>
      <w:proofErr w:type="gramStart"/>
      <w:r w:rsidR="00BC2035">
        <w:rPr>
          <w:rFonts w:hint="eastAsia"/>
        </w:rPr>
        <w:t>圈称</w:t>
      </w:r>
      <w:proofErr w:type="gramEnd"/>
      <w:r w:rsidR="00BC2035">
        <w:rPr>
          <w:rFonts w:hint="eastAsia"/>
        </w:rPr>
        <w:t>为欧拉圈（</w:t>
      </w:r>
      <w:r w:rsidR="00BC2035">
        <w:rPr>
          <w:rFonts w:hint="eastAsia"/>
        </w:rPr>
        <w:t>Eulerian</w:t>
      </w:r>
      <w:r w:rsidR="00BC2035">
        <w:t xml:space="preserve"> </w:t>
      </w:r>
      <w:r w:rsidR="00BC2035">
        <w:rPr>
          <w:rFonts w:hint="eastAsia"/>
        </w:rPr>
        <w:t>Cycle</w:t>
      </w:r>
      <w:r w:rsidR="00BC2035">
        <w:rPr>
          <w:rFonts w:hint="eastAsia"/>
        </w:rPr>
        <w:t>）；若图</w:t>
      </w:r>
      <m:oMath>
        <m:r>
          <w:rPr>
            <w:rFonts w:ascii="Latin Modern Math" w:hAnsi="Latin Modern Math" w:hint="eastAsia"/>
          </w:rPr>
          <m:t>G</m:t>
        </m:r>
      </m:oMath>
      <w:r w:rsidR="00BC2035">
        <w:rPr>
          <w:rFonts w:hint="eastAsia"/>
        </w:rPr>
        <w:t>有欧拉圈，则称图</w:t>
      </w:r>
      <m:oMath>
        <m:r>
          <w:rPr>
            <w:rFonts w:ascii="Latin Modern Math" w:hAnsi="Latin Modern Math" w:hint="eastAsia"/>
          </w:rPr>
          <m:t>G</m:t>
        </m:r>
      </m:oMath>
      <w:r w:rsidR="00BC2035">
        <w:rPr>
          <w:rFonts w:hint="eastAsia"/>
        </w:rPr>
        <w:t>为欧拉图（</w:t>
      </w:r>
      <w:r w:rsidR="00BC2035">
        <w:rPr>
          <w:rFonts w:hint="eastAsia"/>
        </w:rPr>
        <w:t>Eulerian</w:t>
      </w:r>
      <w:r w:rsidR="00BC2035">
        <w:t xml:space="preserve"> </w:t>
      </w:r>
      <w:r w:rsidR="00BC2035">
        <w:rPr>
          <w:rFonts w:hint="eastAsia"/>
        </w:rPr>
        <w:t>Graph</w:t>
      </w:r>
      <w:r w:rsidR="00BC2035">
        <w:rPr>
          <w:rFonts w:hint="eastAsia"/>
        </w:rPr>
        <w:t>）</w:t>
      </w:r>
      <w:r w:rsidR="00596637">
        <w:rPr>
          <w:rFonts w:hint="eastAsia"/>
        </w:rPr>
        <w:t>。</w:t>
      </w:r>
    </w:p>
    <w:p w:rsidR="009A2955" w:rsidRDefault="009A2955" w:rsidP="009A2955"/>
    <w:p w:rsidR="00A26395" w:rsidRDefault="00A26395" w:rsidP="009A2955">
      <w:r w:rsidRPr="009A2955">
        <w:rPr>
          <w:rFonts w:hint="eastAsia"/>
          <w:b/>
        </w:rPr>
        <w:t>定理</w:t>
      </w:r>
      <w:r w:rsidRPr="009A2955">
        <w:rPr>
          <w:rFonts w:hint="eastAsia"/>
          <w:b/>
        </w:rPr>
        <w:t>7.1</w:t>
      </w:r>
      <w:r>
        <w:t xml:space="preserve"> </w:t>
      </w:r>
      <w:r>
        <w:rPr>
          <w:rFonts w:hint="eastAsia"/>
        </w:rPr>
        <w:t>（</w:t>
      </w:r>
      <w:r>
        <w:rPr>
          <w:rFonts w:hint="eastAsia"/>
        </w:rPr>
        <w:t>Euler</w:t>
      </w:r>
      <w:r>
        <w:rPr>
          <w:rFonts w:hint="eastAsia"/>
        </w:rPr>
        <w:t>定理）</w:t>
      </w:r>
      <w:r>
        <w:rPr>
          <w:rFonts w:hint="eastAsia"/>
        </w:rPr>
        <w:t xml:space="preserve"> </w:t>
      </w:r>
      <w:r>
        <w:rPr>
          <w:rFonts w:hint="eastAsia"/>
        </w:rPr>
        <w:t>设图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是连通图，</w:t>
      </w:r>
      <w:r w:rsidR="007C00A5">
        <w:rPr>
          <w:rFonts w:hint="eastAsia"/>
        </w:rPr>
        <w:t>且</w:t>
      </w:r>
      <w:r w:rsidR="00497F92">
        <w:rPr>
          <w:rFonts w:hint="eastAsia"/>
        </w:rPr>
        <w:t>边数</w:t>
      </w:r>
      <m:oMath>
        <m:d>
          <m:dPr>
            <m:begChr m:val="‖"/>
            <m:endChr m:val="‖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 w:hint="eastAsia"/>
              </w:rPr>
              <m:t>G</m:t>
            </m:r>
          </m:e>
        </m:d>
        <m:r>
          <m:rPr>
            <m:sty m:val="p"/>
          </m:rPr>
          <w:rPr>
            <w:rFonts w:ascii="Latin Modern Math" w:hAnsi="Latin Modern Math"/>
          </w:rPr>
          <m:t>&gt;0</m:t>
        </m:r>
      </m:oMath>
      <w:r>
        <w:rPr>
          <w:rFonts w:hint="eastAsia"/>
        </w:rPr>
        <w:t>，则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是欧拉图，当且仅当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不含奇点。</w:t>
      </w:r>
    </w:p>
    <w:p w:rsidR="003D56B9" w:rsidRDefault="009A2955" w:rsidP="009A2955">
      <w:r w:rsidRPr="009A2955">
        <w:rPr>
          <w:rFonts w:ascii="黑体" w:eastAsia="黑体" w:hAnsi="黑体" w:hint="eastAsia"/>
          <w:b/>
        </w:rPr>
        <w:t>证明</w:t>
      </w:r>
      <w:r w:rsidRPr="007C00A5">
        <w:rPr>
          <w:rFonts w:hint="eastAsia"/>
        </w:rPr>
        <w:t xml:space="preserve"> </w:t>
      </w:r>
    </w:p>
    <w:p w:rsidR="009A2955" w:rsidRDefault="007C00A5" w:rsidP="003D56B9">
      <w:pPr>
        <w:ind w:firstLine="709"/>
      </w:pPr>
      <w:r>
        <w:rPr>
          <w:rFonts w:hint="eastAsia"/>
        </w:rPr>
        <w:t>（</w:t>
      </w:r>
      <w:r>
        <w:rPr>
          <w:rFonts w:hint="eastAsia"/>
        </w:rPr>
        <w:t>1</w:t>
      </w:r>
      <w:r w:rsidR="00882710">
        <w:rPr>
          <w:rFonts w:hint="eastAsia"/>
        </w:rPr>
        <w:t>）</w:t>
      </w:r>
      <m:oMath>
        <m:r>
          <w:rPr>
            <w:rFonts w:ascii="Latin Modern Math" w:hAnsi="Latin Modern Math" w:hint="eastAsia"/>
          </w:rPr>
          <m:t>G</m:t>
        </m:r>
      </m:oMath>
      <w:r w:rsidR="00882710">
        <w:rPr>
          <w:rFonts w:hint="eastAsia"/>
        </w:rPr>
        <w:t>是欧拉图</w:t>
      </w:r>
      <m:oMath>
        <m:r>
          <m:rPr>
            <m:sty m:val="p"/>
          </m:rPr>
          <w:rPr>
            <w:rFonts w:ascii="Latin Modern Math" w:hAnsi="Latin Modern Math"/>
          </w:rPr>
          <m:t>⇒</m:t>
        </m:r>
        <m:r>
          <w:rPr>
            <w:rFonts w:ascii="Latin Modern Math" w:hAnsi="Latin Modern Math" w:hint="eastAsia"/>
          </w:rPr>
          <m:t>G</m:t>
        </m:r>
      </m:oMath>
      <w:r w:rsidR="00882710">
        <w:rPr>
          <w:rFonts w:hint="eastAsia"/>
        </w:rPr>
        <w:t>不含奇点</w:t>
      </w:r>
    </w:p>
    <w:p w:rsidR="003D56B9" w:rsidRDefault="003D56B9" w:rsidP="00B32B4A">
      <w:pPr>
        <w:ind w:firstLineChars="708" w:firstLine="1699"/>
      </w:pPr>
      <w:r>
        <w:rPr>
          <w:rFonts w:hint="eastAsia"/>
        </w:rPr>
        <w:t>很显然</w:t>
      </w:r>
      <w:r w:rsidR="00390FA0">
        <w:rPr>
          <w:rFonts w:hint="eastAsia"/>
        </w:rPr>
        <w:t>，如果</w:t>
      </w:r>
      <m:oMath>
        <m:r>
          <w:rPr>
            <w:rFonts w:ascii="Latin Modern Math" w:hAnsi="Latin Modern Math"/>
          </w:rPr>
          <m:t>G</m:t>
        </m:r>
      </m:oMath>
      <w:r w:rsidR="00390FA0">
        <w:rPr>
          <w:rFonts w:hint="eastAsia"/>
        </w:rPr>
        <w:t>是欧拉图，那么</w:t>
      </w:r>
      <m:oMath>
        <m:r>
          <w:rPr>
            <w:rFonts w:ascii="Latin Modern Math" w:hAnsi="Latin Modern Math" w:hint="eastAsia"/>
          </w:rPr>
          <m:t>G</m:t>
        </m:r>
      </m:oMath>
      <w:r w:rsidR="00390FA0">
        <w:rPr>
          <w:rFonts w:hint="eastAsia"/>
        </w:rPr>
        <w:t>本身就是一个欧拉圈。很显然，圈不含奇点。</w:t>
      </w:r>
    </w:p>
    <w:p w:rsidR="00390FA0" w:rsidRDefault="00390FA0" w:rsidP="003D56B9">
      <w:r>
        <w:tab/>
      </w: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不含奇点</w:t>
      </w:r>
      <m:oMath>
        <m:r>
          <m:rPr>
            <m:sty m:val="p"/>
          </m:rPr>
          <w:rPr>
            <w:rFonts w:ascii="Latin Modern Math" w:hAnsi="Latin Modern Math"/>
          </w:rPr>
          <m:t>⇒</m:t>
        </m:r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是欧拉图</w:t>
      </w:r>
    </w:p>
    <w:p w:rsidR="00390FA0" w:rsidRDefault="00497F92" w:rsidP="009E12BD">
      <w:pPr>
        <w:ind w:left="1276" w:firstLine="425"/>
      </w:pPr>
      <w:r>
        <w:rPr>
          <w:rFonts w:hint="eastAsia"/>
        </w:rPr>
        <w:t>假设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是联通图，边数</w:t>
      </w:r>
      <m:oMath>
        <m:d>
          <m:dPr>
            <m:begChr m:val="‖"/>
            <m:endChr m:val="‖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 w:hint="eastAsia"/>
              </w:rPr>
              <m:t>G</m:t>
            </m:r>
          </m:e>
        </m:d>
        <m:r>
          <m:rPr>
            <m:sty m:val="p"/>
          </m:rPr>
          <w:rPr>
            <w:rFonts w:ascii="Latin Modern Math" w:hAnsi="Latin Modern Math"/>
          </w:rPr>
          <m:t>&gt;0</m:t>
        </m:r>
      </m:oMath>
      <w:r>
        <w:rPr>
          <w:rFonts w:hint="eastAsia"/>
        </w:rPr>
        <w:t>，且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不含奇点，但是同时它不是欧拉图。</w:t>
      </w:r>
      <w:r w:rsidR="00AF0EBB">
        <w:rPr>
          <w:rFonts w:hint="eastAsia"/>
        </w:rPr>
        <w:t>由图连通、</w:t>
      </w:r>
      <m:oMath>
        <m:d>
          <m:dPr>
            <m:begChr m:val="‖"/>
            <m:endChr m:val="‖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 w:hint="eastAsia"/>
              </w:rPr>
              <m:t>G</m:t>
            </m:r>
          </m:e>
        </m:d>
        <m:r>
          <m:rPr>
            <m:sty m:val="p"/>
          </m:rPr>
          <w:rPr>
            <w:rFonts w:ascii="Latin Modern Math" w:hAnsi="Latin Modern Math"/>
          </w:rPr>
          <m:t>&gt;0</m:t>
        </m:r>
      </m:oMath>
      <w:r w:rsidR="00AF0EBB">
        <w:rPr>
          <w:rFonts w:hint="eastAsia"/>
        </w:rPr>
        <w:t>以及都是偶数点可知，</w:t>
      </w:r>
      <w:r w:rsidR="00F77B9A">
        <w:rPr>
          <w:rFonts w:hint="eastAsia"/>
        </w:rPr>
        <w:t>图的最小度</w:t>
      </w:r>
      <m:oMath>
        <m:r>
          <w:rPr>
            <w:rFonts w:ascii="Latin Modern Math" w:hAnsi="Latin Modern Math"/>
          </w:rPr>
          <m:t>δ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G</m:t>
            </m:r>
          </m:e>
        </m:d>
        <m:r>
          <w:rPr>
            <w:rFonts w:ascii="Latin Modern Math" w:hAnsi="Latin Modern Math" w:hint="eastAsia"/>
          </w:rPr>
          <m:t>≥</m:t>
        </m:r>
        <m:r>
          <w:rPr>
            <w:rFonts w:ascii="Latin Modern Math" w:hAnsi="Latin Modern Math"/>
          </w:rPr>
          <m:t>2</m:t>
        </m:r>
      </m:oMath>
      <w:r w:rsidR="00F77B9A">
        <w:rPr>
          <w:rFonts w:hint="eastAsia"/>
        </w:rPr>
        <w:t>。</w:t>
      </w:r>
      <w:r w:rsidR="0060743D">
        <w:rPr>
          <w:rFonts w:hint="eastAsia"/>
        </w:rPr>
        <w:t>所以图</w:t>
      </w:r>
      <m:oMath>
        <m:r>
          <w:rPr>
            <w:rFonts w:ascii="Latin Modern Math" w:hAnsi="Latin Modern Math" w:hint="eastAsia"/>
          </w:rPr>
          <m:t>G</m:t>
        </m:r>
      </m:oMath>
      <w:r w:rsidR="0060743D">
        <w:rPr>
          <w:rFonts w:hint="eastAsia"/>
        </w:rPr>
        <w:t>含有圈</w:t>
      </w:r>
      <w:r w:rsidR="008C4E38">
        <w:rPr>
          <w:rFonts w:hint="eastAsia"/>
        </w:rPr>
        <w:t>（也可以这么认为：树是最简单的连通图，最小度为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="008C4E38">
        <w:rPr>
          <w:rFonts w:hint="eastAsia"/>
        </w:rPr>
        <w:t>，往树上随便加一条原先不存在的边，都会产生圈）</w:t>
      </w:r>
      <w:r w:rsidR="00FC7207">
        <w:rPr>
          <w:rFonts w:hint="eastAsia"/>
        </w:rPr>
        <w:t>。假设</w:t>
      </w:r>
      <m:oMath>
        <m:r>
          <w:rPr>
            <w:rFonts w:ascii="Latin Modern Math" w:hAnsi="Latin Modern Math" w:hint="eastAsia"/>
          </w:rPr>
          <m:t>C</m:t>
        </m:r>
      </m:oMath>
      <w:r w:rsidR="00482E99">
        <w:rPr>
          <w:rFonts w:hint="eastAsia"/>
        </w:rPr>
        <w:t>是</w:t>
      </w:r>
      <m:oMath>
        <m:r>
          <w:rPr>
            <w:rFonts w:ascii="Latin Modern Math" w:hAnsi="Latin Modern Math" w:hint="eastAsia"/>
          </w:rPr>
          <m:t>G</m:t>
        </m:r>
      </m:oMath>
      <w:r w:rsidR="00482E99">
        <w:rPr>
          <w:rFonts w:hint="eastAsia"/>
        </w:rPr>
        <w:t>中</w:t>
      </w:r>
      <w:proofErr w:type="gramStart"/>
      <w:r w:rsidR="00482E99">
        <w:rPr>
          <w:rFonts w:hint="eastAsia"/>
        </w:rPr>
        <w:t>含有边</w:t>
      </w:r>
      <w:proofErr w:type="gramEnd"/>
      <w:r w:rsidR="00482E99">
        <w:rPr>
          <w:rFonts w:hint="eastAsia"/>
        </w:rPr>
        <w:t>数最多的简单圈，因为假设</w:t>
      </w:r>
      <m:oMath>
        <m:r>
          <w:rPr>
            <w:rFonts w:ascii="Latin Modern Math" w:hAnsi="Latin Modern Math" w:hint="eastAsia"/>
          </w:rPr>
          <m:t>G</m:t>
        </m:r>
      </m:oMath>
      <w:r w:rsidR="00482E99">
        <w:rPr>
          <w:rFonts w:hint="eastAsia"/>
        </w:rPr>
        <w:t>不是欧拉图</w:t>
      </w:r>
      <w:r w:rsidR="000E1504">
        <w:rPr>
          <w:rFonts w:hint="eastAsia"/>
        </w:rPr>
        <w:t>，所以根据假设</w:t>
      </w:r>
      <w:r w:rsidR="00065D2E">
        <w:rPr>
          <w:rFonts w:hint="eastAsia"/>
        </w:rPr>
        <w:t>可知：</w:t>
      </w:r>
      <m:oMath>
        <m:r>
          <w:rPr>
            <w:rFonts w:ascii="Latin Modern Math" w:hAnsi="Latin Modern Math"/>
          </w:rPr>
          <m:t>G</m:t>
        </m:r>
        <m:r>
          <w:rPr>
            <w:rFonts w:ascii="Latin Modern Math" w:eastAsia="微软雅黑" w:hAnsi="Latin Modern Math" w:cs="微软雅黑"/>
          </w:rPr>
          <m:t>-E</m:t>
        </m:r>
        <m:d>
          <m:dPr>
            <m:ctrlPr>
              <w:rPr>
                <w:rFonts w:ascii="Latin Modern Math" w:eastAsia="微软雅黑" w:hAnsi="Latin Modern Math" w:cs="微软雅黑"/>
                <w:i/>
              </w:rPr>
            </m:ctrlPr>
          </m:dPr>
          <m:e>
            <m:r>
              <w:rPr>
                <w:rFonts w:ascii="Latin Modern Math" w:eastAsia="微软雅黑" w:hAnsi="Latin Modern Math" w:cs="微软雅黑"/>
              </w:rPr>
              <m:t>C</m:t>
            </m:r>
          </m:e>
        </m:d>
      </m:oMath>
      <w:r w:rsidR="00065D2E">
        <w:rPr>
          <w:rFonts w:hint="eastAsia"/>
        </w:rPr>
        <w:t>含有一个边数大于零的分图</w:t>
      </w:r>
      <m:oMath>
        <m:r>
          <w:rPr>
            <w:rFonts w:ascii="Latin Modern Math" w:hAnsi="Latin Modern Math"/>
          </w:rPr>
          <m:t>H</m:t>
        </m:r>
      </m:oMath>
      <w:r w:rsidR="00CD2378">
        <w:rPr>
          <w:rFonts w:hint="eastAsia"/>
        </w:rPr>
        <w:t>；</w:t>
      </w:r>
    </w:p>
    <w:p w:rsidR="00821D1E" w:rsidRDefault="00F67909" w:rsidP="009E12BD">
      <w:pPr>
        <w:ind w:left="1276" w:firstLine="425"/>
        <w:rPr>
          <w:rFonts w:ascii="Latin Modern Math" w:hAnsi="Latin Modern Math"/>
        </w:rPr>
      </w:pPr>
      <w:r>
        <w:rPr>
          <w:rFonts w:ascii="Latin Modern Math" w:hAnsi="Latin Modern Math" w:hint="eastAsia"/>
        </w:rPr>
        <w:t>从一个全是偶数点的图中去掉一个圈之后</w:t>
      </w:r>
      <w:r w:rsidR="00A405C9">
        <w:rPr>
          <w:rFonts w:ascii="Latin Modern Math" w:hAnsi="Latin Modern Math" w:hint="eastAsia"/>
        </w:rPr>
        <w:t>，剩余的图</w:t>
      </w:r>
      <w:r w:rsidR="003C23FE">
        <w:rPr>
          <w:rFonts w:ascii="Latin Modern Math" w:hAnsi="Latin Modern Math" w:hint="eastAsia"/>
        </w:rPr>
        <w:t>中所有的点的度仍旧是</w:t>
      </w:r>
      <w:r w:rsidR="0084526A">
        <w:rPr>
          <w:rFonts w:ascii="Latin Modern Math" w:hAnsi="Latin Modern Math" w:hint="eastAsia"/>
        </w:rPr>
        <w:t>偶</w:t>
      </w:r>
      <w:r w:rsidR="003C23FE">
        <w:rPr>
          <w:rFonts w:ascii="Latin Modern Math" w:hAnsi="Latin Modern Math" w:hint="eastAsia"/>
        </w:rPr>
        <w:t>数。</w:t>
      </w:r>
      <w:r w:rsidR="00D82037">
        <w:rPr>
          <w:rFonts w:ascii="Latin Modern Math" w:hAnsi="Latin Modern Math" w:hint="eastAsia"/>
        </w:rPr>
        <w:t>于是</w:t>
      </w:r>
      <m:oMath>
        <m:r>
          <w:rPr>
            <w:rFonts w:ascii="Latin Modern Math" w:hAnsi="Latin Modern Math" w:hint="eastAsia"/>
          </w:rPr>
          <m:t>H</m:t>
        </m:r>
      </m:oMath>
      <w:proofErr w:type="gramStart"/>
      <w:r w:rsidR="00D82037">
        <w:rPr>
          <w:rFonts w:ascii="Latin Modern Math" w:hAnsi="Latin Modern Math" w:hint="eastAsia"/>
        </w:rPr>
        <w:t>是</w:t>
      </w:r>
      <w:r w:rsidR="00D82037">
        <w:rPr>
          <w:rFonts w:ascii="Latin Modern Math" w:hAnsi="Latin Modern Math" w:hint="eastAsia"/>
        </w:rPr>
        <w:lastRenderedPageBreak/>
        <w:t>含圈的</w:t>
      </w:r>
      <w:proofErr w:type="gramEnd"/>
      <w:r w:rsidR="00D82037">
        <w:rPr>
          <w:rFonts w:ascii="Latin Modern Math" w:hAnsi="Latin Modern Math" w:hint="eastAsia"/>
        </w:rPr>
        <w:t>，</w:t>
      </w:r>
      <w:r w:rsidR="003B722F">
        <w:rPr>
          <w:rFonts w:ascii="Latin Modern Math" w:hAnsi="Latin Modern Math" w:hint="eastAsia"/>
        </w:rPr>
        <w:t>记</w:t>
      </w:r>
      <m:oMath>
        <m:r>
          <w:rPr>
            <w:rFonts w:ascii="Latin Modern Math" w:hAnsi="Latin Modern Math" w:hint="eastAsia"/>
          </w:rPr>
          <m:t>H</m:t>
        </m:r>
      </m:oMath>
      <w:r w:rsidR="003B722F">
        <w:rPr>
          <w:rFonts w:ascii="Latin Modern Math" w:hAnsi="Latin Modern Math" w:hint="eastAsia"/>
        </w:rPr>
        <w:t>中的最大圈为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/>
              </w:rPr>
              <m:t>C</m:t>
            </m:r>
          </m:e>
          <m:sup>
            <m:r>
              <w:rPr>
                <w:rFonts w:ascii="Latin Modern Math" w:hAnsi="Latin Modern Math"/>
              </w:rPr>
              <m:t>'</m:t>
            </m:r>
          </m:sup>
        </m:sSup>
      </m:oMath>
      <w:r w:rsidR="00CD2378">
        <w:rPr>
          <w:rFonts w:ascii="Latin Modern Math" w:hAnsi="Latin Modern Math" w:hint="eastAsia"/>
        </w:rPr>
        <w:t>；</w:t>
      </w:r>
    </w:p>
    <w:p w:rsidR="00CD2378" w:rsidRDefault="00CD2378" w:rsidP="009E12BD">
      <w:pPr>
        <w:ind w:left="1276" w:firstLine="425"/>
        <w:rPr>
          <w:rFonts w:ascii="Latin Modern Math" w:hAnsi="Latin Modern Math"/>
        </w:rPr>
      </w:pPr>
      <w:r>
        <w:rPr>
          <w:rFonts w:ascii="Latin Modern Math" w:hAnsi="Latin Modern Math" w:hint="eastAsia"/>
        </w:rPr>
        <w:t>现断言：</w:t>
      </w:r>
      <m:oMath>
        <m:r>
          <w:rPr>
            <w:rFonts w:ascii="Latin Modern Math" w:hAnsi="Latin Modern Math"/>
          </w:rPr>
          <m:t>V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C</m:t>
            </m:r>
          </m:e>
        </m:d>
        <m:r>
          <w:rPr>
            <w:rFonts w:ascii="Latin Modern Math" w:hAnsi="Latin Modern Math" w:hint="eastAsia"/>
          </w:rPr>
          <m:t>∩</m:t>
        </m:r>
        <m:r>
          <w:rPr>
            <w:rFonts w:ascii="Latin Modern Math" w:hAnsi="Latin Modern Math"/>
          </w:rPr>
          <m:t>V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p>
          </m:e>
        </m:d>
        <m:r>
          <m:rPr>
            <m:sty m:val="p"/>
          </m:rPr>
          <w:rPr>
            <w:rFonts w:ascii="Latin Modern Math" w:hAnsi="Latin Modern Math" w:hint="eastAsia"/>
          </w:rPr>
          <m:t>≠</m:t>
        </m:r>
        <m:r>
          <m:rPr>
            <m:sty m:val="p"/>
          </m:rPr>
          <w:rPr>
            <w:rFonts w:ascii="Latin Modern Math" w:hAnsi="Latin Modern Math"/>
          </w:rPr>
          <m:t>∅</m:t>
        </m:r>
      </m:oMath>
      <w:r w:rsidR="002E72B8">
        <w:rPr>
          <w:rFonts w:ascii="Latin Modern Math" w:hAnsi="Latin Modern Math" w:hint="eastAsia"/>
        </w:rPr>
        <w:t>。该断言可以解释如下：</w:t>
      </w:r>
    </w:p>
    <w:p w:rsidR="00EC0B9B" w:rsidRDefault="00EC0B9B" w:rsidP="00EC0B9B">
      <w:pPr>
        <w:rPr>
          <w:rFonts w:ascii="Latin Modern Math" w:hAnsi="Latin Modern Math"/>
        </w:rPr>
      </w:pPr>
    </w:p>
    <w:p w:rsidR="00EC0B9B" w:rsidRDefault="00EC0B9B" w:rsidP="00EC0B9B">
      <w:pPr>
        <w:ind w:firstLineChars="200" w:firstLine="480"/>
      </w:pPr>
      <w:r>
        <w:rPr>
          <w:rFonts w:hint="eastAsia"/>
        </w:rPr>
        <w:t>所谓的中国邮递员问题，指的是一个邮递员每次送邮件，要走遍他负责的投递范围的所有街道，完成任务之后，他应该按照什么样的路线走才可以使得走的总路程最短？把这个问题抽象成图论问题，就是给当一个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</m:t>
            </m:r>
          </m:e>
        </m:d>
      </m:oMath>
      <w:r>
        <w:rPr>
          <w:rFonts w:hint="eastAsia"/>
        </w:rPr>
        <w:t>，</w:t>
      </w:r>
      <w:proofErr w:type="gramStart"/>
      <w:r>
        <w:rPr>
          <w:rFonts w:hint="eastAsia"/>
        </w:rPr>
        <w:t>每个边</w:t>
      </w:r>
      <w:proofErr w:type="gramEnd"/>
      <m:oMath>
        <m:r>
          <w:rPr>
            <w:rFonts w:ascii="Latin Modern Math" w:hAnsi="Latin Modern Math"/>
          </w:rPr>
          <m:t>e</m:t>
        </m:r>
      </m:oMath>
      <w:r w:rsidR="009B198D">
        <w:rPr>
          <w:rFonts w:hint="eastAsia"/>
        </w:rPr>
        <w:t>上有</w:t>
      </w:r>
      <w:proofErr w:type="gramStart"/>
      <w:r w:rsidR="009B198D">
        <w:rPr>
          <w:rFonts w:hint="eastAsia"/>
        </w:rPr>
        <w:t>非负权</w:t>
      </w:r>
      <w:proofErr w:type="gramEnd"/>
      <w:r w:rsidR="009B198D">
        <w:rPr>
          <w:rFonts w:hint="eastAsia"/>
        </w:rPr>
        <w:t>值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</m:oMath>
      <w:r w:rsidR="009B198D">
        <w:rPr>
          <w:rFonts w:hint="eastAsia"/>
        </w:rPr>
        <w:t>，要求出</w:t>
      </w:r>
      <m:oMath>
        <m:r>
          <w:rPr>
            <w:rFonts w:ascii="Latin Modern Math" w:hAnsi="Latin Modern Math" w:hint="eastAsia"/>
          </w:rPr>
          <m:t>G</m:t>
        </m:r>
      </m:oMath>
      <w:r w:rsidR="009B198D">
        <w:rPr>
          <w:rFonts w:hint="eastAsia"/>
        </w:rPr>
        <w:t>的一个（未必是简单的）圈</w:t>
      </w:r>
      <m:oMath>
        <m:r>
          <w:rPr>
            <w:rFonts w:ascii="Latin Modern Math" w:hAnsi="Latin Modern Math"/>
          </w:rPr>
          <m:t>C</m:t>
        </m:r>
      </m:oMath>
      <w:r w:rsidR="009B198D">
        <w:rPr>
          <w:rFonts w:hint="eastAsia"/>
        </w:rPr>
        <w:t>，使得过</w:t>
      </w:r>
      <w:proofErr w:type="gramStart"/>
      <w:r w:rsidR="009B198D">
        <w:rPr>
          <w:rFonts w:hint="eastAsia"/>
        </w:rPr>
        <w:t>每个边至</w:t>
      </w:r>
      <w:proofErr w:type="gramEnd"/>
      <w:r w:rsidR="009B198D">
        <w:rPr>
          <w:rFonts w:hint="eastAsia"/>
        </w:rPr>
        <w:t>少一次，并且使得圈</w:t>
      </w:r>
      <m:oMath>
        <m:r>
          <w:rPr>
            <w:rFonts w:ascii="Latin Modern Math" w:hAnsi="Latin Modern Math"/>
          </w:rPr>
          <m:t>C</m:t>
        </m:r>
      </m:oMath>
      <w:r w:rsidR="009B198D">
        <w:rPr>
          <w:rFonts w:hint="eastAsia"/>
        </w:rPr>
        <w:t>的总权重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C</m:t>
            </m:r>
          </m:e>
        </m:d>
        <m:r>
          <w:rPr>
            <w:rFonts w:ascii="Latin Modern Math" w:hAnsi="Latin Modern Math"/>
          </w:rPr>
          <m:t>=</m:t>
        </m:r>
        <m:nary>
          <m:naryPr>
            <m:chr m:val="∑"/>
            <m:supHide m:val="1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e</m:t>
            </m:r>
            <m:r>
              <w:rPr>
                <w:rFonts w:ascii="Latin Modern Math" w:hAnsi="Latin Modern Math" w:hint="eastAsia"/>
              </w:rPr>
              <m:t>∈</m:t>
            </m:r>
            <m:r>
              <w:rPr>
                <w:rFonts w:ascii="Latin Modern Math" w:hAnsi="Latin Modern Math"/>
              </w:rPr>
              <m:t>E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C</m:t>
                </m:r>
              </m:e>
            </m:d>
          </m:sub>
          <m:sup/>
          <m:e>
            <m:r>
              <w:rPr>
                <w:rFonts w:ascii="Latin Modern Math" w:hAnsi="Latin Modern Math"/>
              </w:rPr>
              <m:t>w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</m:e>
        </m:nary>
      </m:oMath>
      <w:r w:rsidR="00836290">
        <w:rPr>
          <w:rFonts w:hint="eastAsia"/>
        </w:rPr>
        <w:t>最小。</w:t>
      </w:r>
    </w:p>
    <w:p w:rsidR="00286B6D" w:rsidRDefault="00286B6D" w:rsidP="00EC0B9B">
      <w:pPr>
        <w:ind w:firstLineChars="200" w:firstLine="480"/>
      </w:pPr>
      <w:r>
        <w:rPr>
          <w:rFonts w:hint="eastAsia"/>
        </w:rPr>
        <w:t>可以这样思考：加入连通图</w:t>
      </w:r>
      <m:oMath>
        <m:r>
          <w:rPr>
            <w:rFonts w:ascii="Latin Modern Math" w:hAnsi="Latin Modern Math"/>
          </w:rPr>
          <m:t>G</m:t>
        </m:r>
      </m:oMath>
      <w:r>
        <w:rPr>
          <w:rFonts w:hint="eastAsia"/>
        </w:rPr>
        <w:t>不含奇点，那么这个图中有欧拉圈</w:t>
      </w:r>
      <m:oMath>
        <m:r>
          <w:rPr>
            <w:rFonts w:ascii="Latin Modern Math" w:hAnsi="Latin Modern Math"/>
          </w:rPr>
          <m:t>C</m:t>
        </m:r>
      </m:oMath>
      <w:r>
        <w:rPr>
          <w:rFonts w:hint="eastAsia"/>
        </w:rPr>
        <w:t>，即这是个欧拉图，所含的欧拉圈就是所要求的最佳邮递路线。</w:t>
      </w:r>
      <w:r w:rsidR="00003ECD">
        <w:rPr>
          <w:rFonts w:hint="eastAsia"/>
        </w:rPr>
        <w:t>如果连通图</w:t>
      </w:r>
      <m:oMath>
        <m:r>
          <w:rPr>
            <w:rFonts w:ascii="Latin Modern Math" w:hAnsi="Latin Modern Math"/>
          </w:rPr>
          <m:t>G</m:t>
        </m:r>
      </m:oMath>
      <w:r w:rsidR="00003ECD">
        <w:rPr>
          <w:rFonts w:hint="eastAsia"/>
        </w:rPr>
        <w:t>含有奇点，那么所求的</w:t>
      </w:r>
      <w:proofErr w:type="gramStart"/>
      <w:r w:rsidR="00003ECD">
        <w:rPr>
          <w:rFonts w:hint="eastAsia"/>
        </w:rPr>
        <w:t>圈必然过</w:t>
      </w:r>
      <w:proofErr w:type="gramEnd"/>
      <w:r w:rsidR="00003ECD">
        <w:rPr>
          <w:rFonts w:hint="eastAsia"/>
        </w:rPr>
        <w:t>某条边多于一次，若在边</w:t>
      </w:r>
      <m:oMath>
        <m:r>
          <w:rPr>
            <w:rFonts w:ascii="Latin Modern Math" w:hAnsi="Latin Modern Math"/>
          </w:rPr>
          <m:t>e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v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v</m:t>
            </m:r>
          </m:e>
          <m:sub>
            <m:r>
              <w:rPr>
                <w:rFonts w:ascii="Latin Modern Math" w:hAnsi="Latin Modern Math"/>
              </w:rPr>
              <m:t>j</m:t>
            </m:r>
          </m:sub>
        </m:sSub>
      </m:oMath>
      <w:r w:rsidR="00003ECD">
        <w:rPr>
          <w:rFonts w:hint="eastAsia"/>
        </w:rPr>
        <w:t>上通过了</w:t>
      </w:r>
      <m:oMath>
        <m:r>
          <w:rPr>
            <w:rFonts w:ascii="Latin Modern Math" w:hAnsi="Latin Modern Math" w:hint="eastAsia"/>
          </w:rPr>
          <m:t>k</m:t>
        </m:r>
      </m:oMath>
      <w:r w:rsidR="00003ECD">
        <w:rPr>
          <w:rFonts w:hint="eastAsia"/>
        </w:rPr>
        <w:t>次，我们就在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v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003ECD">
        <w:rPr>
          <w:rFonts w:hint="eastAsia"/>
        </w:rPr>
        <w:t>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v</m:t>
            </m:r>
          </m:e>
          <m:sub>
            <m:r>
              <w:rPr>
                <w:rFonts w:ascii="Latin Modern Math" w:hAnsi="Latin Modern Math"/>
              </w:rPr>
              <m:t>j</m:t>
            </m:r>
          </m:sub>
        </m:sSub>
      </m:oMath>
      <w:r w:rsidR="00003ECD">
        <w:rPr>
          <w:rFonts w:hint="eastAsia"/>
        </w:rPr>
        <w:t>之间添加</w:t>
      </w:r>
      <m:oMath>
        <m:r>
          <w:rPr>
            <w:rFonts w:ascii="Latin Modern Math" w:hAnsi="Latin Modern Math"/>
          </w:rPr>
          <m:t>k-1</m:t>
        </m:r>
      </m:oMath>
      <w:r w:rsidR="00003ECD">
        <w:rPr>
          <w:rFonts w:hint="eastAsia"/>
        </w:rPr>
        <w:t>条新的边，并且令新添加的边的权重等于原来的边。</w:t>
      </w:r>
      <w:proofErr w:type="gramStart"/>
      <w:r w:rsidR="0032306C">
        <w:rPr>
          <w:rFonts w:hint="eastAsia"/>
        </w:rPr>
        <w:t>对圈</w:t>
      </w:r>
      <w:proofErr w:type="gramEnd"/>
      <m:oMath>
        <m:r>
          <w:rPr>
            <w:rFonts w:ascii="Latin Modern Math" w:hAnsi="Latin Modern Math" w:hint="eastAsia"/>
          </w:rPr>
          <m:t>C</m:t>
        </m:r>
      </m:oMath>
      <w:r w:rsidR="0032306C">
        <w:rPr>
          <w:rFonts w:hint="eastAsia"/>
        </w:rPr>
        <w:t>上每个这样的边都进行如此的操作，将得到的扩充之后的图</w:t>
      </w:r>
      <m:oMath>
        <m:r>
          <w:rPr>
            <w:rFonts w:ascii="Latin Modern Math" w:hAnsi="Latin Modern Math" w:hint="eastAsia"/>
          </w:rPr>
          <m:t>G</m:t>
        </m:r>
      </m:oMath>
      <w:r w:rsidR="0032306C">
        <w:rPr>
          <w:rFonts w:hint="eastAsia"/>
        </w:rPr>
        <w:t>命名为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G</m:t>
            </m:r>
          </m:e>
          <m:sup>
            <m:r>
              <w:rPr>
                <w:rFonts w:ascii="Latin Modern Math" w:hAnsi="Latin Modern Math"/>
              </w:rPr>
              <m:t>*</m:t>
            </m:r>
          </m:sup>
        </m:sSup>
      </m:oMath>
      <w:r w:rsidR="0032306C">
        <w:rPr>
          <w:rFonts w:hint="eastAsia"/>
        </w:rPr>
        <w:t>，那么</w:t>
      </w:r>
      <m:oMath>
        <m:r>
          <w:rPr>
            <w:rFonts w:ascii="Latin Modern Math" w:hAnsi="Latin Modern Math" w:hint="eastAsia"/>
          </w:rPr>
          <m:t>C</m:t>
        </m:r>
      </m:oMath>
      <w:r w:rsidR="0032306C">
        <w:rPr>
          <w:rFonts w:hint="eastAsia"/>
        </w:rPr>
        <w:t>就是</w:t>
      </w:r>
      <w:r w:rsidR="00BF528B">
        <w:rPr>
          <w:rFonts w:hint="eastAsia"/>
        </w:rPr>
        <w:t>多重图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G</m:t>
            </m:r>
          </m:e>
          <m:sup>
            <m:r>
              <w:rPr>
                <w:rFonts w:ascii="Latin Modern Math" w:hAnsi="Latin Modern Math"/>
              </w:rPr>
              <m:t>*</m:t>
            </m:r>
          </m:sup>
        </m:sSup>
      </m:oMath>
      <w:r w:rsidR="00BF528B">
        <w:rPr>
          <w:rFonts w:hint="eastAsia"/>
        </w:rPr>
        <w:t>中的欧拉圈。这时得到一个很显然的事实：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 w:hint="eastAsia"/>
              </w:rPr>
              <m:t>C</m:t>
            </m:r>
          </m:e>
        </m:d>
      </m:oMath>
      <w:r w:rsidR="00BF528B">
        <w:rPr>
          <w:rFonts w:hint="eastAsia"/>
        </w:rPr>
        <w:t>是由所有</w:t>
      </w:r>
      <w:proofErr w:type="gramStart"/>
      <w:r w:rsidR="00BF528B">
        <w:rPr>
          <w:rFonts w:hint="eastAsia"/>
        </w:rPr>
        <w:t>添加边</w:t>
      </w:r>
      <w:proofErr w:type="gramEnd"/>
      <w:r w:rsidR="00BF528B">
        <w:rPr>
          <w:rFonts w:hint="eastAsia"/>
        </w:rPr>
        <w:t>的总权重所决定的。</w:t>
      </w:r>
    </w:p>
    <w:p w:rsidR="00E12FEE" w:rsidRDefault="00E12FEE" w:rsidP="00EC0B9B">
      <w:pPr>
        <w:ind w:firstLineChars="200" w:firstLine="480"/>
      </w:pPr>
      <w:r>
        <w:rPr>
          <w:rFonts w:hint="eastAsia"/>
        </w:rPr>
        <w:t>如果边上的</w:t>
      </w:r>
      <w:proofErr w:type="gramStart"/>
      <w:r>
        <w:rPr>
          <w:rFonts w:hint="eastAsia"/>
        </w:rPr>
        <w:t>添加边数目</w:t>
      </w:r>
      <w:proofErr w:type="gramEnd"/>
      <w:r>
        <w:rPr>
          <w:rFonts w:hint="eastAsia"/>
        </w:rPr>
        <w:t>不止一条，那么从中删除偶数条添加边，得到的图仍旧是欧拉图，且这个删减后的图的欧拉圈的权重不会变大。因此可以假设每个边上至多有一条添加边。</w:t>
      </w:r>
      <w:r w:rsidR="00643D64">
        <w:rPr>
          <w:rFonts w:hint="eastAsia"/>
        </w:rPr>
        <w:t>于是，中国邮递员问题又被归结为如下的图论问题：</w:t>
      </w:r>
      <w:r w:rsidR="00F837CC">
        <w:rPr>
          <w:rFonts w:hint="eastAsia"/>
        </w:rPr>
        <w:t>给定连通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</m:t>
            </m:r>
          </m:e>
        </m:d>
      </m:oMath>
      <w:r w:rsidR="00F837CC">
        <w:rPr>
          <w:rFonts w:hint="eastAsia"/>
        </w:rPr>
        <w:t>，</w:t>
      </w:r>
      <w:proofErr w:type="gramStart"/>
      <w:r w:rsidR="00F837CC">
        <w:rPr>
          <w:rFonts w:hint="eastAsia"/>
        </w:rPr>
        <w:t>每个边</w:t>
      </w:r>
      <w:proofErr w:type="gramEnd"/>
      <m:oMath>
        <m:r>
          <w:rPr>
            <w:rFonts w:ascii="Latin Modern Math" w:hAnsi="Latin Modern Math"/>
          </w:rPr>
          <m:t>e</m:t>
        </m:r>
      </m:oMath>
      <w:r w:rsidR="00F837CC">
        <w:rPr>
          <w:rFonts w:hint="eastAsia"/>
        </w:rPr>
        <w:t>上有</w:t>
      </w:r>
      <w:proofErr w:type="gramStart"/>
      <w:r w:rsidR="00F837CC">
        <w:rPr>
          <w:rFonts w:hint="eastAsia"/>
        </w:rPr>
        <w:t>非负</w:t>
      </w:r>
      <w:proofErr w:type="gramEnd"/>
      <w:r w:rsidR="00F837CC">
        <w:rPr>
          <w:rFonts w:hint="eastAsia"/>
        </w:rPr>
        <w:t>权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</m:oMath>
      <w:r w:rsidR="00F837CC">
        <w:rPr>
          <w:rFonts w:hint="eastAsia"/>
        </w:rPr>
        <w:t>，</w:t>
      </w:r>
      <w:r w:rsidR="005D03AF">
        <w:rPr>
          <w:rFonts w:hint="eastAsia"/>
        </w:rPr>
        <w:t>求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⊆E</m:t>
        </m:r>
      </m:oMath>
      <w:r w:rsidR="005D03AF">
        <w:rPr>
          <w:rFonts w:hint="eastAsia"/>
        </w:rPr>
        <w:t>，满足条件：在</w:t>
      </w:r>
      <m:oMath>
        <m:r>
          <w:rPr>
            <w:rFonts w:ascii="Latin Modern Math" w:hAnsi="Latin Modern Math"/>
          </w:rPr>
          <m:t>G</m:t>
        </m:r>
      </m:oMath>
      <w:r w:rsidR="005D03AF">
        <w:rPr>
          <w:rFonts w:hint="eastAsia"/>
        </w:rPr>
        <w:t>中，在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5D03AF">
        <w:rPr>
          <w:rFonts w:hint="eastAsia"/>
        </w:rPr>
        <w:t>的每个边上添加一个重边，使得这样得到的图无奇点。称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5D03AF">
        <w:rPr>
          <w:rFonts w:hint="eastAsia"/>
        </w:rPr>
        <w:t>为可行集（</w:t>
      </w:r>
      <w:r w:rsidR="005D03AF">
        <w:rPr>
          <w:rFonts w:hint="eastAsia"/>
        </w:rPr>
        <w:t>feasible</w:t>
      </w:r>
      <w:r w:rsidR="005D03AF">
        <w:t xml:space="preserve"> </w:t>
      </w:r>
      <w:r w:rsidR="005D03AF">
        <w:rPr>
          <w:rFonts w:hint="eastAsia"/>
        </w:rPr>
        <w:t>set</w:t>
      </w:r>
      <w:r w:rsidR="005D03AF">
        <w:rPr>
          <w:rFonts w:hint="eastAsia"/>
        </w:rPr>
        <w:t>），并使得</w:t>
      </w:r>
      <m:oMath>
        <m:r>
          <w:rPr>
            <w:rFonts w:ascii="Latin Modern Math" w:hAnsi="Latin Modern Math" w:hint="eastAsia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5D03AF">
        <w:rPr>
          <w:rFonts w:hint="eastAsia"/>
        </w:rPr>
        <w:t>达到最小。</w:t>
      </w:r>
    </w:p>
    <w:p w:rsidR="00780169" w:rsidRDefault="001560AA" w:rsidP="00EC0B9B">
      <w:pPr>
        <w:ind w:firstLineChars="200" w:firstLine="480"/>
      </w:pPr>
      <w:r>
        <w:rPr>
          <w:rFonts w:hint="eastAsia"/>
        </w:rPr>
        <w:t>可行集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>
        <w:rPr>
          <w:rFonts w:hint="eastAsia"/>
        </w:rPr>
        <w:t>是最优集，当且仅当对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的每个初等圈</w:t>
      </w:r>
      <m:oMath>
        <m:r>
          <w:rPr>
            <w:rFonts w:ascii="Latin Modern Math" w:hAnsi="Latin Modern Math"/>
          </w:rPr>
          <m:t>C</m:t>
        </m:r>
      </m:oMath>
      <w:r>
        <w:rPr>
          <w:rFonts w:hint="eastAsia"/>
        </w:rPr>
        <w:t>，都有</w:t>
      </w:r>
    </w:p>
    <w:p w:rsidR="001560AA" w:rsidRPr="004B66D8" w:rsidRDefault="007D25CC" w:rsidP="00893EEB">
      <w:pPr>
        <w:spacing w:beforeLines="50" w:before="120" w:afterLines="50" w:after="120" w:line="240" w:lineRule="atLeast"/>
        <w:ind w:leftChars="472" w:left="1133" w:rightChars="531" w:right="1274"/>
        <w:rPr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hAnsi="Latin Modern Math" w:hint="eastAsia"/>
            </w:rPr>
            <m:t>≤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  <m:r>
                <w:rPr>
                  <w:rFonts w:ascii="Latin Modern Math" w:hAnsi="Latin Modern Math"/>
                </w:rPr>
                <m:t>\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</m:oMath>
      </m:oMathPara>
    </w:p>
    <w:p w:rsidR="00257E38" w:rsidRDefault="00257E38" w:rsidP="00257E38">
      <w:pPr>
        <w:spacing w:line="240" w:lineRule="atLeast"/>
      </w:pPr>
      <w:r>
        <w:rPr>
          <w:rFonts w:hint="eastAsia"/>
        </w:rPr>
        <w:t>这个事实是指任意简单圈，其包含的</w:t>
      </w:r>
      <w:proofErr w:type="gramStart"/>
      <w:r>
        <w:rPr>
          <w:rFonts w:hint="eastAsia"/>
        </w:rPr>
        <w:t>添加边</w:t>
      </w:r>
      <w:proofErr w:type="gramEnd"/>
      <w:r>
        <w:rPr>
          <w:rFonts w:hint="eastAsia"/>
        </w:rPr>
        <w:t>的权重之和小于等于原先就存在的边的权重之和。</w:t>
      </w:r>
      <w:r w:rsidR="00A745EE">
        <w:rPr>
          <w:rFonts w:hint="eastAsia"/>
        </w:rPr>
        <w:t>这个定理是</w:t>
      </w:r>
      <w:r w:rsidR="007E1503">
        <w:rPr>
          <w:rFonts w:hint="eastAsia"/>
        </w:rPr>
        <w:t>奇偶点图上作业法的核心思想来源，下面简单地证明一下。</w:t>
      </w:r>
    </w:p>
    <w:p w:rsidR="00E75B0A" w:rsidRDefault="00E75B0A" w:rsidP="00257E38">
      <w:pPr>
        <w:spacing w:line="240" w:lineRule="atLeast"/>
      </w:pPr>
    </w:p>
    <w:p w:rsidR="007E1503" w:rsidRDefault="007E1503" w:rsidP="00AF63F5">
      <w:pPr>
        <w:spacing w:line="240" w:lineRule="atLeast"/>
        <w:ind w:leftChars="472" w:left="1133" w:rightChars="531" w:right="1274" w:firstLine="1"/>
      </w:pPr>
      <w:r w:rsidRPr="007E1503">
        <w:rPr>
          <w:b/>
        </w:rPr>
        <w:t>P</w:t>
      </w:r>
      <w:r w:rsidRPr="007E1503">
        <w:rPr>
          <w:rFonts w:hint="eastAsia"/>
          <w:b/>
        </w:rPr>
        <w:t>roof</w:t>
      </w:r>
      <w:r>
        <w:t>:</w:t>
      </w:r>
    </w:p>
    <w:p w:rsidR="007E1503" w:rsidRDefault="00457C90" w:rsidP="00AF63F5">
      <w:pPr>
        <w:spacing w:line="240" w:lineRule="atLeast"/>
        <w:ind w:leftChars="472" w:left="1133" w:rightChars="531" w:right="1274" w:firstLine="1"/>
      </w:pPr>
      <w:r w:rsidRPr="00BD69E6">
        <w:rPr>
          <w:rFonts w:hint="eastAsia"/>
          <w:b/>
        </w:rPr>
        <w:t>必要性</w:t>
      </w:r>
      <w:r>
        <w:rPr>
          <w:rFonts w:hint="eastAsia"/>
        </w:rPr>
        <w:t>：</w:t>
      </w:r>
      <w:r w:rsidR="00581B53">
        <w:rPr>
          <w:rFonts w:hint="eastAsia"/>
        </w:rPr>
        <w:t>设可行集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581B53">
        <w:rPr>
          <w:rFonts w:hint="eastAsia"/>
        </w:rPr>
        <w:t>是最优集，但这时存在一个</w:t>
      </w:r>
      <w:r w:rsidR="0044050F">
        <w:rPr>
          <w:rFonts w:hint="eastAsia"/>
        </w:rPr>
        <w:t>初等</w:t>
      </w:r>
      <w:r w:rsidR="00581B53">
        <w:rPr>
          <w:rFonts w:hint="eastAsia"/>
        </w:rPr>
        <w:t>圈</w:t>
      </w:r>
      <m:oMath>
        <m:r>
          <w:rPr>
            <w:rFonts w:ascii="Latin Modern Math" w:hAnsi="Latin Modern Math" w:hint="eastAsia"/>
          </w:rPr>
          <m:t>C</m:t>
        </m:r>
      </m:oMath>
      <w:r w:rsidR="00581B53">
        <w:rPr>
          <w:rFonts w:hint="eastAsia"/>
        </w:rPr>
        <w:t>，使得</w:t>
      </w:r>
    </w:p>
    <w:p w:rsidR="00581B53" w:rsidRPr="004B66D8" w:rsidRDefault="007D25CC" w:rsidP="00893EEB">
      <w:pPr>
        <w:spacing w:beforeLines="50" w:before="120" w:afterLines="50" w:after="120" w:line="240" w:lineRule="atLeast"/>
        <w:ind w:leftChars="472" w:left="1133" w:rightChars="531" w:right="1274"/>
        <w:rPr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hAnsi="Latin Modern Math"/>
            </w:rPr>
            <m:t>&gt;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  <m:r>
                <w:rPr>
                  <w:rFonts w:ascii="Latin Modern Math" w:hAnsi="Latin Modern Math"/>
                </w:rPr>
                <m:t>\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</m:oMath>
      </m:oMathPara>
    </w:p>
    <w:p w:rsidR="00581B53" w:rsidRDefault="0045695A" w:rsidP="009A3891">
      <w:pPr>
        <w:ind w:leftChars="472" w:left="1133" w:rightChars="531" w:right="1274"/>
      </w:pPr>
      <w:r>
        <w:rPr>
          <w:rFonts w:hint="eastAsia"/>
        </w:rPr>
        <w:t>这个不等式认为，</w:t>
      </w:r>
      <w:r w:rsidR="00D01E3C">
        <w:rPr>
          <w:rFonts w:hint="eastAsia"/>
        </w:rPr>
        <w:t>存在一个圈，圈的边与最优集的交，</w:t>
      </w:r>
      <w:proofErr w:type="gramStart"/>
      <w:r w:rsidR="00D01E3C">
        <w:rPr>
          <w:rFonts w:hint="eastAsia"/>
        </w:rPr>
        <w:t>比圈排除</w:t>
      </w:r>
      <w:proofErr w:type="gramEnd"/>
      <w:r w:rsidR="00D01E3C">
        <w:rPr>
          <w:rFonts w:hint="eastAsia"/>
        </w:rPr>
        <w:t>最优集中</w:t>
      </w:r>
      <w:proofErr w:type="gramStart"/>
      <w:r w:rsidR="00D01E3C">
        <w:rPr>
          <w:rFonts w:hint="eastAsia"/>
        </w:rPr>
        <w:t>所有</w:t>
      </w:r>
      <w:proofErr w:type="gramEnd"/>
      <w:r w:rsidR="00D01E3C">
        <w:rPr>
          <w:rFonts w:hint="eastAsia"/>
        </w:rPr>
        <w:t>边的剩余还要更大</w:t>
      </w:r>
      <w:r>
        <w:rPr>
          <w:rFonts w:hint="eastAsia"/>
        </w:rPr>
        <w:t>。</w:t>
      </w:r>
      <w:r w:rsidR="00BA71FE">
        <w:rPr>
          <w:rFonts w:hint="eastAsia"/>
        </w:rPr>
        <w:t>根据这个假设，</w:t>
      </w:r>
      <w:r>
        <w:rPr>
          <w:rFonts w:hint="eastAsia"/>
        </w:rPr>
        <w:t>可以令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⊕E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C</m:t>
            </m:r>
          </m:e>
        </m:d>
      </m:oMath>
      <w:r>
        <w:rPr>
          <w:rFonts w:hint="eastAsia"/>
        </w:rPr>
        <w:t>，</w:t>
      </w:r>
      <w:r w:rsidR="000F13CF">
        <w:rPr>
          <w:rFonts w:hint="eastAsia"/>
        </w:rPr>
        <w:t>也就是将</w:t>
      </w:r>
      <w:r w:rsidR="00AD18A4">
        <w:rPr>
          <w:rFonts w:hint="eastAsia"/>
        </w:rPr>
        <w:t>初等圈</w:t>
      </w:r>
      <m:oMath>
        <m:r>
          <w:rPr>
            <w:rFonts w:ascii="Latin Modern Math" w:hAnsi="Latin Modern Math" w:hint="eastAsia"/>
          </w:rPr>
          <m:t>C</m:t>
        </m:r>
      </m:oMath>
      <w:r w:rsidR="00AD18A4">
        <w:rPr>
          <w:rFonts w:hint="eastAsia"/>
        </w:rPr>
        <w:t>中的添加边都舍弃，然后</w:t>
      </w:r>
      <w:r w:rsidR="0055352F">
        <w:rPr>
          <w:rFonts w:hint="eastAsia"/>
        </w:rPr>
        <w:t>在</w:t>
      </w:r>
      <w:r w:rsidR="00AD18A4">
        <w:rPr>
          <w:rFonts w:hint="eastAsia"/>
        </w:rPr>
        <w:t>没有添加过边的相邻点之间都加上点对。</w:t>
      </w:r>
      <w:r w:rsidR="007E0F17">
        <w:rPr>
          <w:rFonts w:hint="eastAsia"/>
        </w:rPr>
        <w:t>这样一来，</w:t>
      </w:r>
      <w:r w:rsidR="000F7F2C">
        <w:rPr>
          <w:rFonts w:hint="eastAsia"/>
        </w:rPr>
        <w:t>不会改变</w:t>
      </w:r>
      <w:r w:rsidR="0031675D">
        <w:rPr>
          <w:rFonts w:hint="eastAsia"/>
        </w:rPr>
        <w:t>整个图中的点都是</w:t>
      </w:r>
      <w:proofErr w:type="gramStart"/>
      <w:r w:rsidR="0031675D">
        <w:rPr>
          <w:rFonts w:hint="eastAsia"/>
        </w:rPr>
        <w:t>偶度点</w:t>
      </w:r>
      <w:proofErr w:type="gramEnd"/>
      <w:r w:rsidR="0031675D">
        <w:rPr>
          <w:rFonts w:hint="eastAsia"/>
        </w:rPr>
        <w:t>的事实</w:t>
      </w:r>
      <w:r w:rsidR="00410031">
        <w:rPr>
          <w:rFonts w:hint="eastAsia"/>
        </w:rPr>
        <w:t>（</w:t>
      </w:r>
      <w:r w:rsidR="00410031" w:rsidRPr="00FD25A7">
        <w:rPr>
          <w:rFonts w:ascii="楷体" w:eastAsia="楷体" w:hAnsi="楷体" w:hint="eastAsia"/>
          <w:sz w:val="21"/>
        </w:rPr>
        <w:t>因为两点之间顶多有一个添加边，所以这个操作仅仅会改变这个圈，对于圈外的点不影响奇偶度；</w:t>
      </w:r>
      <w:r w:rsidR="00E417E5" w:rsidRPr="00FD25A7">
        <w:rPr>
          <w:rFonts w:ascii="楷体" w:eastAsia="楷体" w:hAnsi="楷体" w:hint="eastAsia"/>
          <w:sz w:val="21"/>
        </w:rPr>
        <w:t>对于圈内的点，</w:t>
      </w:r>
      <w:r w:rsidR="00E02087" w:rsidRPr="00FD25A7">
        <w:rPr>
          <w:rFonts w:ascii="楷体" w:eastAsia="楷体" w:hAnsi="楷体" w:hint="eastAsia"/>
          <w:sz w:val="21"/>
        </w:rPr>
        <w:t>要么两边的边都是添加边，要么一端是</w:t>
      </w:r>
      <w:proofErr w:type="gramStart"/>
      <w:r w:rsidR="00E02087" w:rsidRPr="00FD25A7">
        <w:rPr>
          <w:rFonts w:ascii="楷体" w:eastAsia="楷体" w:hAnsi="楷体" w:hint="eastAsia"/>
          <w:sz w:val="21"/>
        </w:rPr>
        <w:t>添加边但</w:t>
      </w:r>
      <w:proofErr w:type="gramEnd"/>
      <w:r w:rsidR="00E02087" w:rsidRPr="00FD25A7">
        <w:rPr>
          <w:rFonts w:ascii="楷体" w:eastAsia="楷体" w:hAnsi="楷体" w:hint="eastAsia"/>
          <w:sz w:val="21"/>
        </w:rPr>
        <w:t>是另一端不是</w:t>
      </w:r>
      <w:r w:rsidR="003A6F0C" w:rsidRPr="00FD25A7">
        <w:rPr>
          <w:rFonts w:ascii="楷体" w:eastAsia="楷体" w:hAnsi="楷体" w:hint="eastAsia"/>
          <w:sz w:val="21"/>
        </w:rPr>
        <w:t>，在这种情况下</w:t>
      </w:r>
      <w:proofErr w:type="gramStart"/>
      <w:r w:rsidR="003A6F0C" w:rsidRPr="00FD25A7">
        <w:rPr>
          <w:rFonts w:ascii="楷体" w:eastAsia="楷体" w:hAnsi="楷体" w:hint="eastAsia"/>
          <w:sz w:val="21"/>
        </w:rPr>
        <w:t>进行进</w:t>
      </w:r>
      <w:proofErr w:type="gramEnd"/>
      <w:r w:rsidR="003A6F0C" w:rsidRPr="00FD25A7">
        <w:rPr>
          <w:rFonts w:ascii="楷体" w:eastAsia="楷体" w:hAnsi="楷体" w:hint="eastAsia"/>
          <w:sz w:val="21"/>
        </w:rPr>
        <w:t>行如上操作，</w:t>
      </w:r>
      <w:r w:rsidR="005C3568" w:rsidRPr="00FD25A7">
        <w:rPr>
          <w:rFonts w:ascii="楷体" w:eastAsia="楷体" w:hAnsi="楷体" w:hint="eastAsia"/>
          <w:sz w:val="21"/>
        </w:rPr>
        <w:t>两边都是</w:t>
      </w:r>
      <w:proofErr w:type="gramStart"/>
      <w:r w:rsidR="005C3568" w:rsidRPr="00FD25A7">
        <w:rPr>
          <w:rFonts w:ascii="楷体" w:eastAsia="楷体" w:hAnsi="楷体" w:hint="eastAsia"/>
          <w:sz w:val="21"/>
        </w:rPr>
        <w:t>添加</w:t>
      </w:r>
      <w:proofErr w:type="gramEnd"/>
      <w:r w:rsidR="005C3568" w:rsidRPr="00FD25A7">
        <w:rPr>
          <w:rFonts w:ascii="楷体" w:eastAsia="楷体" w:hAnsi="楷体" w:hint="eastAsia"/>
          <w:sz w:val="21"/>
        </w:rPr>
        <w:t>边的把这两个添加边都去掉，该点在原图中</w:t>
      </w:r>
      <w:r w:rsidR="00CA0DDC" w:rsidRPr="00FD25A7">
        <w:rPr>
          <w:rFonts w:ascii="楷体" w:eastAsia="楷体" w:hAnsi="楷体" w:hint="eastAsia"/>
          <w:sz w:val="21"/>
        </w:rPr>
        <w:t>的奇偶度不变，另外的只有一端是</w:t>
      </w:r>
      <w:proofErr w:type="gramStart"/>
      <w:r w:rsidR="00CA0DDC" w:rsidRPr="00FD25A7">
        <w:rPr>
          <w:rFonts w:ascii="楷体" w:eastAsia="楷体" w:hAnsi="楷体" w:hint="eastAsia"/>
          <w:sz w:val="21"/>
        </w:rPr>
        <w:t>添加</w:t>
      </w:r>
      <w:proofErr w:type="gramEnd"/>
      <w:r w:rsidR="00CA0DDC" w:rsidRPr="00FD25A7">
        <w:rPr>
          <w:rFonts w:ascii="楷体" w:eastAsia="楷体" w:hAnsi="楷体" w:hint="eastAsia"/>
          <w:sz w:val="21"/>
        </w:rPr>
        <w:t>边的，只是左右边由“原始边-添加边”变成了“添加边-原始边”或相反，这也不改变这个点的奇偶度</w:t>
      </w:r>
      <w:r w:rsidR="00410031">
        <w:rPr>
          <w:rFonts w:hint="eastAsia"/>
        </w:rPr>
        <w:t>）</w:t>
      </w:r>
      <w:r w:rsidR="00340BBC">
        <w:rPr>
          <w:rFonts w:hint="eastAsia"/>
        </w:rPr>
        <w:t>，于是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340BBC">
        <w:rPr>
          <w:rFonts w:hint="eastAsia"/>
        </w:rPr>
        <w:t>也是一个可行解，且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</m:e>
        </m:d>
        <m:r>
          <w:rPr>
            <w:rFonts w:ascii="Latin Modern Math" w:hAnsi="Latin Modern Math"/>
          </w:rPr>
          <m:t>&lt;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340BBC">
        <w:rPr>
          <w:rFonts w:hint="eastAsia"/>
        </w:rPr>
        <w:t>，这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340BBC">
        <w:rPr>
          <w:rFonts w:hint="eastAsia"/>
        </w:rPr>
        <w:t>是最优的相矛盾。</w:t>
      </w:r>
    </w:p>
    <w:p w:rsidR="0022149C" w:rsidRDefault="0022149C" w:rsidP="009A3891">
      <w:pPr>
        <w:ind w:leftChars="472" w:left="1133" w:rightChars="531" w:right="1274"/>
      </w:pPr>
    </w:p>
    <w:p w:rsidR="00BD69E6" w:rsidRDefault="00BD69E6" w:rsidP="009A3891">
      <w:pPr>
        <w:ind w:leftChars="472" w:left="1133" w:rightChars="531" w:right="1274"/>
      </w:pPr>
      <w:r w:rsidRPr="00BD69E6">
        <w:rPr>
          <w:rFonts w:ascii="Latin Modern Math" w:hAnsi="Latin Modern Math" w:hint="eastAsia"/>
          <w:b/>
        </w:rPr>
        <w:t>充分性</w:t>
      </w:r>
      <w:r>
        <w:rPr>
          <w:rFonts w:ascii="Latin Modern Math" w:hAnsi="Latin Modern Math" w:hint="eastAsia"/>
        </w:rPr>
        <w:t>：</w:t>
      </w:r>
      <w:r w:rsidR="00E21231">
        <w:rPr>
          <w:rFonts w:ascii="Latin Modern Math" w:hAnsi="Latin Modern Math" w:hint="eastAsia"/>
        </w:rPr>
        <w:t>只需证明，当存在两个</w:t>
      </w:r>
      <w:r w:rsidR="0067219C">
        <w:rPr>
          <w:rFonts w:ascii="Latin Modern Math" w:hAnsi="Latin Modern Math" w:hint="eastAsia"/>
        </w:rPr>
        <w:t>不同的</w:t>
      </w:r>
      <w:r w:rsidR="00E21231">
        <w:rPr>
          <w:rFonts w:ascii="Latin Modern Math" w:hAnsi="Latin Modern Math" w:hint="eastAsia"/>
        </w:rPr>
        <w:t>最优集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E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 w:rsidR="0067219C">
        <w:rPr>
          <w:rFonts w:ascii="Latin Modern Math" w:hAnsi="Latin Modern Math" w:hint="eastAsia"/>
        </w:rPr>
        <w:t>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67219C">
        <w:rPr>
          <w:rFonts w:ascii="Latin Modern Math" w:hAnsi="Latin Modern Math" w:hint="eastAsia"/>
        </w:rPr>
        <w:t>时</w:t>
      </w:r>
      <w:r w:rsidR="00E21231">
        <w:rPr>
          <w:rFonts w:ascii="Latin Modern Math" w:hAnsi="Latin Modern Math" w:hint="eastAsia"/>
        </w:rPr>
        <w:t>，</w:t>
      </w:r>
      <w:r w:rsidR="0067219C">
        <w:rPr>
          <w:rFonts w:ascii="Latin Modern Math" w:hAnsi="Latin Modern Math" w:hint="eastAsia"/>
        </w:rPr>
        <w:t>只需证明两者的权重是相等的。</w:t>
      </w:r>
      <w:r w:rsidR="0022149C">
        <w:rPr>
          <w:rFonts w:ascii="Latin Modern Math" w:hAnsi="Latin Modern Math" w:hint="eastAsia"/>
        </w:rPr>
        <w:t>对每个点</w:t>
      </w:r>
      <m:oMath>
        <m:r>
          <w:rPr>
            <w:rFonts w:ascii="Latin Modern Math" w:hAnsi="Latin Modern Math" w:hint="eastAsia"/>
          </w:rPr>
          <m:t>v</m:t>
        </m:r>
      </m:oMath>
      <w:r w:rsidR="00E21231" w:rsidRPr="00E21231">
        <w:rPr>
          <w:rFonts w:ascii="宋体" w:hAnsi="宋体" w:hint="eastAsia"/>
        </w:rPr>
        <w:t>，其</w:t>
      </w:r>
      <w:proofErr w:type="gramStart"/>
      <w:r w:rsidR="00E21231" w:rsidRPr="00E21231">
        <w:rPr>
          <w:rFonts w:hint="eastAsia"/>
        </w:rPr>
        <w:t>关联边</w:t>
      </w:r>
      <w:proofErr w:type="gramEnd"/>
      <w:r w:rsidR="00E21231">
        <w:rPr>
          <w:rFonts w:hint="eastAsia"/>
        </w:rPr>
        <w:t>在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 w:hint="eastAsia"/>
              </w:rPr>
              <m:t>E</m:t>
            </m:r>
            <m:ctrlPr>
              <w:rPr>
                <w:rFonts w:ascii="Latin Modern Math" w:hAnsi="Latin Modern Math" w:hint="eastAsia"/>
                <w:i/>
              </w:rPr>
            </m:ctrlP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763DE6">
        <w:rPr>
          <w:rFonts w:hint="eastAsia"/>
        </w:rPr>
        <w:t>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763DE6">
        <w:rPr>
          <w:rFonts w:hint="eastAsia"/>
        </w:rPr>
        <w:t>中的数目是同奇偶的</w:t>
      </w:r>
      <w:r w:rsidR="00A13210">
        <w:rPr>
          <w:rFonts w:hint="eastAsia"/>
        </w:rPr>
        <w:t>（否则该点在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 w:rsidR="00A13210">
        <w:rPr>
          <w:rFonts w:ascii="Latin Modern Math" w:hAnsi="Latin Modern Math" w:hint="eastAsia"/>
        </w:rPr>
        <w:t>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E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A13210">
        <w:rPr>
          <w:rFonts w:ascii="Latin Modern Math" w:hAnsi="Latin Modern Math" w:hint="eastAsia"/>
        </w:rPr>
        <w:t>的分</w:t>
      </w:r>
      <w:r w:rsidR="00A13210">
        <w:rPr>
          <w:rFonts w:ascii="Latin Modern Math" w:hAnsi="Latin Modern Math" w:hint="eastAsia"/>
        </w:rPr>
        <w:lastRenderedPageBreak/>
        <w:t>别作用下度不同</w:t>
      </w:r>
      <w:r w:rsidR="00A13210">
        <w:rPr>
          <w:rFonts w:hint="eastAsia"/>
        </w:rPr>
        <w:t>）。</w:t>
      </w:r>
      <w:r w:rsidR="00E93B0F">
        <w:rPr>
          <w:rFonts w:hint="eastAsia"/>
        </w:rPr>
        <w:t>所以</w:t>
      </w:r>
      <m:oMath>
        <m:r>
          <w:rPr>
            <w:rFonts w:ascii="Latin Modern Math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 w:hint="eastAsia"/>
              </w:rPr>
              <m:t>⊕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</m:e>
        </m:d>
      </m:oMath>
      <w:r w:rsidR="003C78A9">
        <w:rPr>
          <w:rFonts w:hint="eastAsia"/>
        </w:rPr>
        <w:t>不含奇点，进而</w:t>
      </w:r>
      <m:oMath>
        <m:r>
          <w:rPr>
            <w:rFonts w:ascii="Latin Modern Math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 w:hint="eastAsia"/>
              </w:rPr>
              <m:t>⊕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</m:e>
        </m:d>
      </m:oMath>
      <w:r w:rsidR="003C78A9">
        <w:rPr>
          <w:rFonts w:hint="eastAsia"/>
        </w:rPr>
        <w:t>可以剖分为若干个子集，使得每个子集都是初等圈，并设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, 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  <m:r>
          <w:rPr>
            <w:rFonts w:ascii="Latin Modern Math" w:hAnsi="Latin Modern Math"/>
          </w:rPr>
          <m:t>, ⋯, 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</m:oMath>
      <w:r w:rsidR="003C78A9">
        <w:rPr>
          <w:rFonts w:hint="eastAsia"/>
        </w:rPr>
        <w:t>是所有这样的圈，于是由最优条件，任意的</w:t>
      </w:r>
      <m:oMath>
        <m:r>
          <w:rPr>
            <w:rFonts w:ascii="Latin Modern Math" w:hAnsi="Latin Modern Math"/>
          </w:rPr>
          <m:t>i</m:t>
        </m:r>
      </m:oMath>
      <w:r w:rsidR="003C78A9">
        <w:rPr>
          <w:rFonts w:hint="eastAsia"/>
        </w:rPr>
        <w:t>都有</w:t>
      </w:r>
    </w:p>
    <w:p w:rsidR="003C78A9" w:rsidRPr="00EF3BB1" w:rsidRDefault="007D25CC" w:rsidP="00AB1EA0">
      <w:pPr>
        <w:spacing w:beforeLines="50" w:before="120" w:afterLines="50" w:after="120" w:line="240" w:lineRule="atLeast"/>
        <w:ind w:leftChars="472" w:left="1133" w:rightChars="531" w:right="1274"/>
        <w:rPr>
          <w:rFonts w:ascii="Latin Modern Math" w:hAnsi="Latin Modern Math"/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hAnsi="Latin Modern Math" w:hint="eastAsia"/>
            </w:rPr>
            <m:t>≤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\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2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</m:oMath>
      </m:oMathPara>
    </w:p>
    <w:p w:rsidR="00090069" w:rsidRDefault="00090069" w:rsidP="00AB1EA0">
      <w:pPr>
        <w:spacing w:beforeLines="50" w:before="120" w:afterLines="50" w:after="120" w:line="240" w:lineRule="atLeast"/>
        <w:ind w:leftChars="472" w:left="1133" w:rightChars="531" w:right="1274"/>
        <w:rPr>
          <w:rFonts w:ascii="Latin Modern Math" w:hAnsi="Latin Modern Math"/>
        </w:rPr>
      </w:pPr>
      <w:r>
        <w:rPr>
          <w:rFonts w:ascii="Latin Modern Math" w:hAnsi="Latin Modern Math" w:hint="eastAsia"/>
        </w:rPr>
        <w:t>反过来就有</w:t>
      </w:r>
    </w:p>
    <w:p w:rsidR="00090069" w:rsidRPr="00EF3BB1" w:rsidRDefault="007D25CC" w:rsidP="00090069">
      <w:pPr>
        <w:spacing w:beforeLines="50" w:before="120" w:afterLines="50" w:after="120" w:line="240" w:lineRule="atLeast"/>
        <w:ind w:leftChars="472" w:left="1133" w:rightChars="531" w:right="1274"/>
        <w:rPr>
          <w:rFonts w:ascii="Latin Modern Math" w:hAnsi="Latin Modern Math"/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hint="eastAsia"/>
                    </w:rPr>
                    <m:t>2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hAnsi="Latin Modern Math" w:hint="eastAsia"/>
            </w:rPr>
            <m:t>≤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\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hint="eastAsia"/>
                    </w:rPr>
                    <m:t>2</m:t>
                  </m:r>
                </m:sub>
              </m:sSub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hint="eastAsia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</m:oMath>
      </m:oMathPara>
    </w:p>
    <w:p w:rsidR="00090069" w:rsidRDefault="003F273F" w:rsidP="00AB1EA0">
      <w:pPr>
        <w:spacing w:beforeLines="50" w:before="120" w:afterLines="50" w:after="120" w:line="240" w:lineRule="atLeast"/>
        <w:ind w:leftChars="472" w:left="1133" w:rightChars="531" w:right="1274"/>
        <w:rPr>
          <w:rFonts w:ascii="Latin Modern Math" w:hAnsi="Latin Modern Math"/>
        </w:rPr>
      </w:pPr>
      <w:r>
        <w:rPr>
          <w:rFonts w:ascii="Latin Modern Math" w:hAnsi="Latin Modern Math" w:hint="eastAsia"/>
        </w:rPr>
        <w:t>所以</w:t>
      </w:r>
    </w:p>
    <w:p w:rsidR="003F273F" w:rsidRPr="00E44FEE" w:rsidRDefault="007D25CC" w:rsidP="00A50B82">
      <w:pPr>
        <w:tabs>
          <w:tab w:val="right" w:pos="9923"/>
        </w:tabs>
        <w:spacing w:beforeLines="50" w:before="120" w:afterLines="50" w:after="120" w:line="240" w:lineRule="atLeast"/>
        <w:ind w:leftChars="472" w:left="1133" w:rightChars="531" w:right="1274"/>
        <w:rPr>
          <w:rFonts w:ascii="Latin Modern Math" w:hAnsi="Latin Modern Math"/>
          <w:i/>
        </w:rPr>
      </w:pPr>
      <m:oMathPara>
        <m:oMath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  <m:r>
            <w:rPr>
              <w:rFonts w:ascii="Latin Modern Math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2</m:t>
                  </m:r>
                </m:sub>
              </m:sSub>
              <m:r>
                <w:rPr>
                  <w:rFonts w:ascii="Latin Modern Math" w:hAnsi="Latin Modern Math" w:hint="eastAsia"/>
                </w:rPr>
                <m:t>∩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</m:sub>
            <m:sup/>
            <m:e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e>
          </m:nary>
        </m:oMath>
      </m:oMathPara>
    </w:p>
    <w:p w:rsidR="00E44FEE" w:rsidRPr="00E44FEE" w:rsidRDefault="00E44FEE" w:rsidP="00E44FEE">
      <w:pPr>
        <w:spacing w:beforeLines="50" w:before="120" w:afterLines="50" w:after="120" w:line="240" w:lineRule="atLeast"/>
        <w:ind w:leftChars="472" w:left="1133" w:rightChars="531" w:right="1274"/>
        <w:rPr>
          <w:rFonts w:hint="eastAsia"/>
        </w:rPr>
      </w:pPr>
      <w:r>
        <w:rPr>
          <w:rFonts w:hint="eastAsia"/>
        </w:rPr>
        <w:t>综上所述，充</w:t>
      </w:r>
      <w:proofErr w:type="gramStart"/>
      <w:r>
        <w:rPr>
          <w:rFonts w:hint="eastAsia"/>
        </w:rPr>
        <w:t>要性得证</w:t>
      </w:r>
      <w:proofErr w:type="gramEnd"/>
      <w:r>
        <w:rPr>
          <w:rFonts w:hint="eastAsia"/>
        </w:rPr>
        <w:t>。</w:t>
      </w:r>
    </w:p>
    <w:p w:rsidR="006522D9" w:rsidRPr="00090069" w:rsidRDefault="006522D9" w:rsidP="006522D9">
      <w:pPr>
        <w:tabs>
          <w:tab w:val="right" w:pos="9923"/>
        </w:tabs>
        <w:spacing w:beforeLines="50" w:before="120" w:afterLines="50" w:after="120" w:line="240" w:lineRule="atLeast"/>
        <w:ind w:leftChars="4133" w:left="18709" w:rightChars="531" w:right="1274" w:hanging="8790"/>
        <w:jc w:val="left"/>
        <w:rPr>
          <w:rFonts w:ascii="Latin Modern Math" w:hAnsi="Latin Modern Math"/>
        </w:rPr>
      </w:pPr>
      <w:r>
        <w:rPr>
          <w:rFonts w:ascii="宋体" w:hAnsi="宋体" w:hint="eastAsia"/>
        </w:rPr>
        <w:t>□</w:t>
      </w:r>
    </w:p>
    <w:p w:rsidR="004B1E34" w:rsidRDefault="004B1E34" w:rsidP="004B1E34">
      <w:pPr>
        <w:pStyle w:val="2"/>
        <w:spacing w:before="120" w:after="120"/>
      </w:pPr>
      <w:r>
        <w:rPr>
          <w:rFonts w:hint="eastAsia"/>
        </w:rPr>
        <w:t>奇偶点图上作业法</w:t>
      </w:r>
    </w:p>
    <w:p w:rsidR="00C63325" w:rsidRDefault="00055F6E" w:rsidP="005A660F">
      <w:pPr>
        <w:ind w:firstLineChars="200" w:firstLine="480"/>
      </w:pPr>
      <w:r>
        <w:rPr>
          <w:rFonts w:hint="eastAsia"/>
        </w:rPr>
        <w:t>山东师范学院的</w:t>
      </w:r>
      <w:r w:rsidR="005A660F">
        <w:rPr>
          <w:rFonts w:hint="eastAsia"/>
        </w:rPr>
        <w:t>管梅谷教授提出的邮递员最优化投递路线问题，</w:t>
      </w:r>
      <w:r w:rsidR="008F75E7">
        <w:rPr>
          <w:rFonts w:hint="eastAsia"/>
        </w:rPr>
        <w:t>可以由管教授的</w:t>
      </w:r>
      <w:r w:rsidR="006F296F">
        <w:rPr>
          <w:rFonts w:hint="eastAsia"/>
        </w:rPr>
        <w:t>奇偶点图上作业法</w:t>
      </w:r>
      <w:r w:rsidR="006F296F">
        <w:fldChar w:fldCharType="begin"/>
      </w:r>
      <w:r w:rsidR="006F296F">
        <w:rPr>
          <w:rFonts w:hint="eastAsia"/>
        </w:rPr>
        <w:instrText xml:space="preserve"> ADDIN EN.CITE &lt;EndNote&gt;&lt;Cite&gt;&lt;Author&gt;</w:instrText>
      </w:r>
      <w:r w:rsidR="006F296F">
        <w:rPr>
          <w:rFonts w:hint="eastAsia"/>
        </w:rPr>
        <w:instrText>管梅谷</w:instrText>
      </w:r>
      <w:r w:rsidR="006F296F">
        <w:rPr>
          <w:rFonts w:hint="eastAsia"/>
        </w:rPr>
        <w:instrText>&lt;/Author&gt;&lt;Year&gt;1960&lt;/Year&gt;&lt;RecNum&gt;935&lt;/RecNum&gt;&lt;DisplayText&gt;&lt;style face="superscript"&gt;[1]&lt;/style&gt;&lt;/DisplayText&gt;&lt;record&gt;&lt;rec-number&gt;935&lt;/rec-number&gt;&lt;foreign-keys&gt;&lt;key app="EN" db-id="2tp222ewqa5fzcexwwavraw8easf9092sa0f" timestamp="1545836133"&gt;935&lt;/key&gt;&lt;/foreign-keys&gt;&lt;ref-type name="Journal Article"&gt;17&lt;/ref-type&gt;&lt;contributors&gt;&lt;authors&gt;&lt;author&gt;&lt;style face="normal" font="default" charset="134" size="100%"&gt;</w:instrText>
      </w:r>
      <w:r w:rsidR="006F296F">
        <w:rPr>
          <w:rFonts w:hint="eastAsia"/>
        </w:rPr>
        <w:instrText>管梅谷</w:instrText>
      </w:r>
      <w:r w:rsidR="006F296F">
        <w:rPr>
          <w:rFonts w:hint="eastAsia"/>
        </w:rPr>
        <w:instrText>&lt;/style&gt;&lt;/author&gt;&lt;/authors&gt;&lt;/contributors&gt;&lt;auth-address&gt;&lt;style face="normal" font="default" charset="134" size="100%"&gt;</w:instrText>
      </w:r>
      <w:r w:rsidR="006F296F">
        <w:rPr>
          <w:rFonts w:hint="eastAsia"/>
        </w:rPr>
        <w:instrText>山东师范学院</w:instrText>
      </w:r>
      <w:r w:rsidR="006F296F">
        <w:rPr>
          <w:rFonts w:hint="eastAsia"/>
        </w:rPr>
        <w:instrText>&lt;/style&gt;&lt;/auth-address&gt;&lt;titles&gt;&lt;title&gt;&lt;style face="normal" font="default" charset="134" size="100%"&gt;</w:instrText>
      </w:r>
      <w:r w:rsidR="006F296F">
        <w:rPr>
          <w:rFonts w:hint="eastAsia"/>
        </w:rPr>
        <w:instrText>奇偶点图上作业法</w:instrText>
      </w:r>
      <w:r w:rsidR="006F296F">
        <w:rPr>
          <w:rFonts w:hint="eastAsia"/>
        </w:rPr>
        <w:instrText>&lt;/style&gt;&lt;/title&gt;&lt;secondary-title&gt;&lt;style face="normal" font="default" charset="134" size="100%"&gt;</w:instrText>
      </w:r>
      <w:r w:rsidR="006F296F">
        <w:rPr>
          <w:rFonts w:hint="eastAsia"/>
        </w:rPr>
        <w:instrText>数学学报</w:instrText>
      </w:r>
      <w:r w:rsidR="006F296F">
        <w:rPr>
          <w:rFonts w:hint="eastAsia"/>
        </w:rPr>
        <w:instrText>&lt;/style&gt;&lt;/secondary-title&gt;&lt;/titles&gt;&lt;periodical&gt;&lt;full-title&gt;</w:instrText>
      </w:r>
      <w:r w:rsidR="006F296F">
        <w:rPr>
          <w:rFonts w:hint="eastAsia"/>
        </w:rPr>
        <w:instrText>数学学报</w:instrText>
      </w:r>
      <w:r w:rsidR="006F296F">
        <w:rPr>
          <w:rFonts w:hint="eastAsia"/>
        </w:rPr>
        <w:instrText>&lt;/full-title&gt;&lt;/periodical&gt;&lt;pages&gt;263-266&lt;/pages&gt;&lt;number&gt;03&lt;/number&gt;&lt;keywords&gt;&lt;keyword&gt;</w:instrText>
      </w:r>
      <w:r w:rsidR="006F296F">
        <w:rPr>
          <w:rFonts w:hint="eastAsia"/>
        </w:rPr>
        <w:instrText>图上作业法</w:instrText>
      </w:r>
      <w:r w:rsidR="006F296F">
        <w:rPr>
          <w:rFonts w:hint="eastAsia"/>
        </w:rPr>
        <w:instrText>&lt;/keyword&gt;&lt;keyword&gt;</w:instrText>
      </w:r>
      <w:r w:rsidR="006F296F">
        <w:rPr>
          <w:rFonts w:hint="eastAsia"/>
        </w:rPr>
        <w:instrText>性图</w:instrText>
      </w:r>
      <w:r w:rsidR="006F296F">
        <w:rPr>
          <w:rFonts w:hint="eastAsia"/>
        </w:rPr>
        <w:instrText>&lt;/keyword&gt;&lt;keyword&gt;</w:instrText>
      </w:r>
      <w:r w:rsidR="006F296F">
        <w:rPr>
          <w:rFonts w:hint="eastAsia"/>
        </w:rPr>
        <w:instrText>可行解</w:instrText>
      </w:r>
      <w:r w:rsidR="006F296F">
        <w:rPr>
          <w:rFonts w:hint="eastAsia"/>
        </w:rPr>
        <w:instrText>&lt;/keyword&gt;&lt;keyword&gt;</w:instrText>
      </w:r>
      <w:r w:rsidR="006F296F">
        <w:rPr>
          <w:rFonts w:hint="eastAsia"/>
        </w:rPr>
        <w:instrText>最优解</w:instrText>
      </w:r>
      <w:r w:rsidR="006F296F">
        <w:rPr>
          <w:rFonts w:hint="eastAsia"/>
        </w:rPr>
        <w:instrText>&lt;/keyword&gt;&lt;keyword&gt;</w:instrText>
      </w:r>
      <w:r w:rsidR="006F296F">
        <w:rPr>
          <w:rFonts w:hint="eastAsia"/>
        </w:rPr>
        <w:instrText>奇点</w:instrText>
      </w:r>
      <w:r w:rsidR="006F296F">
        <w:rPr>
          <w:rFonts w:hint="eastAsia"/>
        </w:rPr>
        <w:instrText>&lt;/keyword&gt;&lt;keyword&gt;</w:instrText>
      </w:r>
      <w:r w:rsidR="006F296F">
        <w:rPr>
          <w:rFonts w:hint="eastAsia"/>
        </w:rPr>
        <w:instrText>点</w:instrText>
      </w:r>
      <w:r w:rsidR="006F296F">
        <w:rPr>
          <w:rFonts w:hint="eastAsia"/>
        </w:rPr>
        <w:instrText>(</w:instrText>
      </w:r>
      <w:r w:rsidR="006F296F">
        <w:rPr>
          <w:rFonts w:hint="eastAsia"/>
        </w:rPr>
        <w:instrText>数学</w:instrText>
      </w:r>
      <w:r w:rsidR="006F296F">
        <w:rPr>
          <w:rFonts w:hint="eastAsia"/>
        </w:rPr>
        <w:instrText>)&lt;/keyword&gt;&lt;keyword&gt;</w:instrText>
      </w:r>
      <w:r w:rsidR="006F296F">
        <w:rPr>
          <w:rFonts w:hint="eastAsia"/>
        </w:rPr>
        <w:instrText>一笔画</w:instrText>
      </w:r>
      <w:r w:rsidR="006F296F">
        <w:rPr>
          <w:rFonts w:hint="eastAsia"/>
        </w:rPr>
        <w:instrText>&lt;/keyword&gt;&lt;keyword&gt;</w:instrText>
      </w:r>
      <w:r w:rsidR="006F296F">
        <w:rPr>
          <w:rFonts w:hint="eastAsia"/>
        </w:rPr>
        <w:instrText>定理</w:instrText>
      </w:r>
      <w:r w:rsidR="006F296F">
        <w:rPr>
          <w:rFonts w:hint="eastAsia"/>
        </w:rPr>
        <w:instrText>&lt;/keyword&gt;&lt;keyword&gt;</w:instrText>
      </w:r>
      <w:r w:rsidR="006F296F">
        <w:rPr>
          <w:rFonts w:hint="eastAsia"/>
        </w:rPr>
        <w:instrText>奇偶</w:instrText>
      </w:r>
      <w:r w:rsidR="006F296F">
        <w:rPr>
          <w:rFonts w:hint="eastAsia"/>
        </w:rPr>
        <w:instrText>&lt;/keyword&gt;&lt;/keywords&gt;&lt;dates&gt;&lt;year&gt;1960&lt;/year&gt;&lt;/dates&gt;&lt;isbn&gt;0583-1431&lt;/isbn&gt;&lt;call-num&gt;11-2038/O1&lt;/call-num&gt;&lt;urls&gt;&lt;/urls&gt;&lt;remote-database-provider&gt;Cnki&lt;/remote-database-</w:instrText>
      </w:r>
      <w:r w:rsidR="006F296F">
        <w:instrText>provider&gt;&lt;/record&gt;&lt;/Cite&gt;&lt;/EndNote&gt;</w:instrText>
      </w:r>
      <w:r w:rsidR="006F296F">
        <w:fldChar w:fldCharType="separate"/>
      </w:r>
      <w:r w:rsidR="006F296F" w:rsidRPr="006F296F">
        <w:rPr>
          <w:noProof/>
          <w:vertAlign w:val="superscript"/>
        </w:rPr>
        <w:t>[1]</w:t>
      </w:r>
      <w:r w:rsidR="006F296F">
        <w:fldChar w:fldCharType="end"/>
      </w:r>
      <w:r w:rsidR="006F296F">
        <w:rPr>
          <w:rFonts w:hint="eastAsia"/>
        </w:rPr>
        <w:t>来解决。</w:t>
      </w:r>
      <w:r w:rsidR="00742446">
        <w:rPr>
          <w:rFonts w:hint="eastAsia"/>
        </w:rPr>
        <w:t>此算法调用了</w:t>
      </w:r>
      <m:oMath>
        <m:r>
          <m:rPr>
            <m:sty m:val="p"/>
          </m:rPr>
          <w:rPr>
            <w:rFonts w:ascii="Latin Modern Math" w:hAnsi="Latin Modern Math" w:hint="eastAsia"/>
          </w:rPr>
          <m:t>FLEURY</m:t>
        </m:r>
      </m:oMath>
      <w:r w:rsidR="00742446">
        <w:rPr>
          <w:rFonts w:hint="eastAsia"/>
        </w:rPr>
        <w:t>算法</w:t>
      </w:r>
      <w:r w:rsidR="00B8797A">
        <w:rPr>
          <w:rFonts w:hint="eastAsia"/>
        </w:rPr>
        <w:t>、两点之间求最短路的</w:t>
      </w:r>
      <m:oMath>
        <m:r>
          <m:rPr>
            <m:sty m:val="p"/>
          </m:rPr>
          <w:rPr>
            <w:rFonts w:ascii="Latin Modern Math" w:hAnsi="Latin Modern Math" w:hint="eastAsia"/>
          </w:rPr>
          <m:t>PATH</m:t>
        </m:r>
      </m:oMath>
      <w:r w:rsidR="00B8797A">
        <w:rPr>
          <w:rFonts w:hint="eastAsia"/>
        </w:rPr>
        <w:t>算法</w:t>
      </w:r>
      <w:r w:rsidR="00742446">
        <w:rPr>
          <w:rFonts w:hint="eastAsia"/>
        </w:rPr>
        <w:t>。</w:t>
      </w:r>
    </w:p>
    <w:p w:rsidR="00D8738D" w:rsidRDefault="00D8738D" w:rsidP="005A660F">
      <w:pPr>
        <w:ind w:firstLineChars="200" w:firstLine="480"/>
      </w:pPr>
    </w:p>
    <w:tbl>
      <w:tblPr>
        <w:tblStyle w:val="aa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9785"/>
      </w:tblGrid>
      <w:tr w:rsidR="00D8738D" w:rsidRPr="00EE22CB" w:rsidTr="00AF68B2">
        <w:tc>
          <w:tcPr>
            <w:tcW w:w="1447" w:type="dxa"/>
          </w:tcPr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D8738D" w:rsidRPr="0064269C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D8738D" w:rsidRPr="0064269C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D8738D" w:rsidRPr="0064269C" w:rsidRDefault="00D8738D" w:rsidP="00AF68B2">
            <w:pPr>
              <w:rPr>
                <w:b/>
              </w:rPr>
            </w:pPr>
          </w:p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2</w:t>
            </w: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D8738D" w:rsidRDefault="00D8738D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</w:p>
          <w:p w:rsidR="008526C3" w:rsidRDefault="008526C3" w:rsidP="00AF68B2">
            <w:pPr>
              <w:rPr>
                <w:b/>
              </w:rPr>
            </w:pPr>
          </w:p>
          <w:p w:rsidR="008526C3" w:rsidRDefault="008526C3" w:rsidP="00AF68B2">
            <w:pPr>
              <w:rPr>
                <w:b/>
              </w:rPr>
            </w:pPr>
          </w:p>
          <w:p w:rsidR="009370BA" w:rsidRDefault="009370BA" w:rsidP="00AF68B2">
            <w:pPr>
              <w:rPr>
                <w:b/>
              </w:rPr>
            </w:pPr>
          </w:p>
          <w:p w:rsidR="00941DB3" w:rsidRDefault="00941DB3" w:rsidP="00AF68B2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b/>
              </w:rPr>
              <w:t>3</w:t>
            </w:r>
          </w:p>
          <w:p w:rsidR="00941DB3" w:rsidRDefault="00941DB3" w:rsidP="00AF68B2">
            <w:pPr>
              <w:rPr>
                <w:b/>
              </w:rPr>
            </w:pPr>
          </w:p>
          <w:p w:rsidR="006A786B" w:rsidRDefault="006A786B" w:rsidP="00AF68B2">
            <w:pPr>
              <w:rPr>
                <w:b/>
              </w:rPr>
            </w:pPr>
          </w:p>
          <w:p w:rsidR="00E32943" w:rsidRDefault="00E32943" w:rsidP="00AF68B2">
            <w:pPr>
              <w:rPr>
                <w:b/>
              </w:rPr>
            </w:pPr>
          </w:p>
          <w:p w:rsidR="00E32943" w:rsidRDefault="00E32943" w:rsidP="00AF68B2">
            <w:pPr>
              <w:rPr>
                <w:b/>
              </w:rPr>
            </w:pPr>
          </w:p>
          <w:p w:rsidR="00E32943" w:rsidRDefault="00E32943" w:rsidP="00AF68B2">
            <w:pPr>
              <w:rPr>
                <w:b/>
              </w:rPr>
            </w:pPr>
          </w:p>
          <w:p w:rsidR="00E32943" w:rsidRDefault="00E32943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EF2632" w:rsidRDefault="00EF2632" w:rsidP="00AF68B2">
            <w:pPr>
              <w:rPr>
                <w:b/>
              </w:rPr>
            </w:pPr>
          </w:p>
          <w:p w:rsidR="00602AC3" w:rsidRDefault="00602AC3" w:rsidP="00AF68B2">
            <w:pPr>
              <w:rPr>
                <w:b/>
              </w:rPr>
            </w:pPr>
          </w:p>
          <w:p w:rsidR="00D8738D" w:rsidRPr="0064269C" w:rsidRDefault="00D8738D" w:rsidP="00AF68B2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D8738D" w:rsidRPr="00D534D6" w:rsidRDefault="00742446" w:rsidP="00AF68B2">
            <w:r>
              <w:rPr>
                <w:rFonts w:hint="eastAsia"/>
              </w:rPr>
              <w:lastRenderedPageBreak/>
              <w:t>奇偶点图上作业法求解中国邮递员问题</w:t>
            </w:r>
            <w:r w:rsidR="00D8738D">
              <w:rPr>
                <w:rFonts w:hint="eastAsia"/>
              </w:rPr>
              <w:t>，记此算法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POSTMAN</m:t>
              </m:r>
            </m:oMath>
            <w:r w:rsidR="00F25640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ROUTE</m:t>
              </m:r>
            </m:oMath>
          </w:p>
          <w:p w:rsidR="00D8738D" w:rsidRPr="00760A46" w:rsidRDefault="00D8738D" w:rsidP="00AF68B2">
            <m:oMath>
              <m:r>
                <w:rPr>
                  <w:rFonts w:ascii="Latin Modern Math" w:hAnsi="Latin Modern Math" w:hint="eastAsia"/>
                </w:rPr>
                <m:t>G</m:t>
              </m:r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E</m:t>
                  </m:r>
                </m:e>
              </m:d>
            </m:oMath>
            <w:r>
              <w:rPr>
                <w:rFonts w:hint="eastAsia"/>
              </w:rPr>
              <w:t>，允许这个图为任意的图</w:t>
            </w:r>
          </w:p>
          <w:p w:rsidR="00D8738D" w:rsidRDefault="00D8738D" w:rsidP="00AF68B2"/>
          <w:p w:rsidR="00D8738D" w:rsidRPr="002C05FB" w:rsidRDefault="00D8738D" w:rsidP="00AF68B2">
            <w:r>
              <w:rPr>
                <w:rFonts w:hint="eastAsia"/>
              </w:rPr>
              <w:t>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的一个圈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>
              <w:rPr>
                <w:rFonts w:hint="eastAsia"/>
              </w:rPr>
              <w:t>，记</w:t>
            </w:r>
            <m:oMath>
              <m:r>
                <w:rPr>
                  <w:rFonts w:ascii="Latin Modern Math" w:hAnsi="Latin Modern Math"/>
                </w:rPr>
                <m:t>C</m:t>
              </m:r>
              <m:r>
                <w:rPr>
                  <w:rFonts w:ascii="Latin Modern Math" w:hAnsi="Latin Modern Math" w:hint="eastAsia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POSTMAN</m:t>
              </m:r>
            </m:oMath>
            <w:r w:rsidR="00452E44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ROUT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G</m:t>
                  </m:r>
                </m:e>
              </m:d>
            </m:oMath>
          </w:p>
          <w:p w:rsidR="00D8738D" w:rsidRDefault="00D8738D" w:rsidP="00AF68B2"/>
          <w:p w:rsidR="00D8738D" w:rsidRDefault="00D8738D" w:rsidP="00AF68B2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AB31EE">
              <w:rPr>
                <w:rFonts w:hint="eastAsia"/>
                <w:color w:val="228B22"/>
              </w:rPr>
              <w:t>计数</w:t>
            </w:r>
            <w:r w:rsidR="00BE53AF">
              <w:rPr>
                <w:rFonts w:hint="eastAsia"/>
                <w:color w:val="228B22"/>
              </w:rPr>
              <w:t>并存储</w:t>
            </w:r>
            <w:proofErr w:type="gramStart"/>
            <w:r w:rsidR="00AB31EE">
              <w:rPr>
                <w:rFonts w:hint="eastAsia"/>
                <w:color w:val="228B22"/>
              </w:rPr>
              <w:t>奇度点</w:t>
            </w:r>
            <w:proofErr w:type="gramEnd"/>
          </w:p>
          <w:p w:rsidR="00552A51" w:rsidRPr="00450FE8" w:rsidRDefault="000B18DE" w:rsidP="00AF68B2">
            <w:pPr>
              <w:rPr>
                <w:i/>
              </w:rPr>
            </w:pPr>
            <w:r>
              <w:rPr>
                <w:b/>
              </w:rPr>
              <w:t>l</w:t>
            </w:r>
            <w:r w:rsidRPr="000B18DE">
              <w:rPr>
                <w:b/>
              </w:rPr>
              <w:t>ist</w:t>
            </w:r>
            <w:r>
              <w:t xml:space="preserve"> </w:t>
            </w:r>
            <m:oMath>
              <m:r>
                <w:rPr>
                  <w:rFonts w:ascii="Latin Modern Math" w:hAnsi="Latin Modern Math" w:hint="eastAsia"/>
                </w:rPr>
                <m:t>L</m:t>
              </m:r>
              <m:r>
                <w:rPr>
                  <w:rFonts w:ascii="Latin Modern Math" w:hAnsi="Latin Modern Math"/>
                </w:rPr>
                <m:t>=∅</m:t>
              </m:r>
            </m:oMath>
          </w:p>
          <w:p w:rsidR="00D8738D" w:rsidRDefault="00B170EA" w:rsidP="00AF68B2">
            <w:r w:rsidRPr="00B170EA">
              <w:rPr>
                <w:b/>
              </w:rPr>
              <w:t>for</w:t>
            </w:r>
            <w:r>
              <w:t xml:space="preserve"> </w:t>
            </w:r>
            <w:r w:rsidRPr="00B170EA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>v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 w:rsidR="005773B1">
              <w:rPr>
                <w:rFonts w:hint="eastAsia"/>
              </w:rPr>
              <w:t>:</w:t>
            </w:r>
          </w:p>
          <w:p w:rsidR="005773B1" w:rsidRDefault="005773B1" w:rsidP="00AF68B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="00552A51" w:rsidRPr="008D2FAB">
              <w:rPr>
                <w:b/>
              </w:rPr>
              <w:t>if</w:t>
            </w:r>
            <w:r w:rsidR="00552A51">
              <w:t xml:space="preserve">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d</m:t>
                  </m:r>
                </m:e>
                <m:sub>
                  <m:r>
                    <w:rPr>
                      <w:rFonts w:ascii="Latin Modern Math" w:hAnsi="Latin Modern Math"/>
                    </w:rPr>
                    <m:t>G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</m:d>
              <m:r>
                <w:rPr>
                  <w:rFonts w:ascii="Latin Modern Math" w:hAnsi="Latin Modern Math"/>
                </w:rPr>
                <m:t>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mod</m:t>
              </m:r>
              <m:r>
                <w:rPr>
                  <w:rFonts w:ascii="Latin Modern Math" w:hAnsi="Latin Modern Math"/>
                </w:rPr>
                <m:t> 2==1</m:t>
              </m:r>
            </m:oMath>
            <w:r w:rsidR="005945B2">
              <w:rPr>
                <w:rFonts w:hint="eastAsia"/>
              </w:rPr>
              <w:t>:</w:t>
            </w:r>
          </w:p>
          <w:p w:rsidR="005945B2" w:rsidRDefault="005945B2" w:rsidP="00AF68B2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m:oMath>
              <m:r>
                <w:rPr>
                  <w:rFonts w:ascii="Latin Modern Math" w:hAnsi="Latin Modern Math" w:hint="eastAsia"/>
                </w:rPr>
                <m:t>L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ppend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w:rPr>
                  <w:rFonts w:ascii="Latin Modern Math" w:hAnsi="Latin Modern Math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</w:p>
          <w:p w:rsidR="00450FE8" w:rsidRDefault="00450FE8" w:rsidP="00AF68B2">
            <w:r w:rsidRPr="00E12D25">
              <w:rPr>
                <w:rFonts w:hint="eastAsia"/>
                <w:b/>
              </w:rPr>
              <w:t>i</w:t>
            </w:r>
            <w:r w:rsidRPr="00E12D25">
              <w:rPr>
                <w:b/>
              </w:rPr>
              <w:t>f</w:t>
            </w:r>
            <w:r>
              <w:t xml:space="preserve"> </w:t>
            </w:r>
            <m:oMath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L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w:rPr>
                  <w:rFonts w:ascii="Latin Modern Math" w:hAnsi="Latin Modern Math"/>
                </w:rPr>
                <m:t>==0</m:t>
              </m:r>
            </m:oMath>
            <w:r w:rsidR="008B7788">
              <w:rPr>
                <w:rFonts w:hint="eastAsia"/>
              </w:rPr>
              <w:t>:</w:t>
            </w:r>
          </w:p>
          <w:p w:rsidR="008B7788" w:rsidRDefault="008B7788" w:rsidP="00AF68B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=FL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EURY(</m:t>
              </m:r>
              <m:r>
                <w:rPr>
                  <w:rFonts w:ascii="Latin Modern Math" w:hAnsi="Latin Modern Math"/>
                </w:rPr>
                <m:t>G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</w:p>
          <w:p w:rsidR="00004187" w:rsidRPr="00004187" w:rsidRDefault="00004187" w:rsidP="00AF68B2">
            <w:r>
              <w:t xml:space="preserve">    </w:t>
            </w:r>
            <w:r w:rsidRPr="00004187">
              <w:rPr>
                <w:b/>
              </w:rPr>
              <w:t>goto</w:t>
            </w:r>
            <w:r>
              <w:t xml:space="preserve"> End</w:t>
            </w:r>
          </w:p>
          <w:p w:rsidR="00450FE8" w:rsidRDefault="00AB31EE" w:rsidP="00AF68B2">
            <w:r w:rsidRPr="00AB31EE">
              <w:rPr>
                <w:rFonts w:hint="eastAsia"/>
                <w:b/>
              </w:rPr>
              <w:t>e</w:t>
            </w:r>
            <w:r w:rsidRPr="00AB31EE">
              <w:rPr>
                <w:b/>
              </w:rPr>
              <w:t>lse</w:t>
            </w:r>
            <w:r>
              <w:t>:</w:t>
            </w:r>
          </w:p>
          <w:p w:rsidR="00D8738D" w:rsidRDefault="00AB31EE" w:rsidP="00AF68B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="009D70E6" w:rsidRPr="001C2D34">
              <w:rPr>
                <w:b/>
              </w:rPr>
              <w:t>for</w:t>
            </w:r>
            <w:r w:rsidR="009D70E6">
              <w:t xml:space="preserve"> </w:t>
            </w:r>
            <m:oMath>
              <m:r>
                <w:rPr>
                  <w:rFonts w:ascii="Latin Modern Math" w:hAnsi="Latin Modern Math"/>
                </w:rPr>
                <m:t>i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1</m:t>
              </m:r>
            </m:oMath>
            <w:r w:rsidR="000B18DE">
              <w:t xml:space="preserve"> </w:t>
            </w:r>
            <w:r w:rsidR="000B18DE" w:rsidRPr="000B18DE">
              <w:rPr>
                <w:b/>
              </w:rPr>
              <w:t>through</w:t>
            </w:r>
            <w:r w:rsidR="000B18DE">
              <w:t xml:space="preserve"> </w:t>
            </w:r>
            <m:oMath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L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-1</m:t>
              </m:r>
            </m:oMath>
            <w:r w:rsidR="000B18DE">
              <w:rPr>
                <w:rFonts w:hint="eastAsia"/>
              </w:rPr>
              <w:t>:</w:t>
            </w:r>
          </w:p>
          <w:p w:rsidR="000B18DE" w:rsidRDefault="000B18DE" w:rsidP="00AF68B2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="00EE22CB" w:rsidRPr="006B73B5">
              <w:rPr>
                <w:rFonts w:hint="eastAsia"/>
                <w:b/>
              </w:rPr>
              <w:t>for</w:t>
            </w:r>
            <w:r w:rsidR="00EE22CB">
              <w:t xml:space="preserve"> </w:t>
            </w:r>
            <w:r w:rsidR="00EE22CB" w:rsidRPr="006B73B5">
              <w:rPr>
                <w:b/>
              </w:rPr>
              <w:t>each</w:t>
            </w:r>
            <w:r w:rsidR="00EE22CB"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PATH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L.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get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, 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L</m:t>
                  </m:r>
                  <m:r>
                    <w:rPr>
                      <w:rFonts w:ascii="Latin Modern Math" w:hAnsi="Latin Modern Math"/>
                    </w:rPr>
                    <m:t>.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get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i+1</m:t>
                      </m:r>
                    </m:e>
                  </m:d>
                </m:e>
              </m:d>
            </m:oMath>
            <w:r w:rsidR="00EE22CB">
              <w:t>:</w:t>
            </w:r>
          </w:p>
          <w:p w:rsidR="00090773" w:rsidRDefault="00090773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D066E6">
              <w:rPr>
                <w:b/>
              </w:rPr>
              <w:t>edge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temp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w:rPr>
                  <w:rFonts w:ascii="Latin Modern Math" w:hAnsi="Latin Modern Math"/>
                </w:rPr>
                <m:t>e</m:t>
              </m:r>
            </m:oMath>
          </w:p>
          <w:p w:rsidR="00090773" w:rsidRPr="00090773" w:rsidRDefault="00090773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temp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color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Black</m:t>
              </m:r>
            </m:oMath>
          </w:p>
          <w:p w:rsidR="00B715DC" w:rsidRDefault="00B715DC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G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ddEdge</m:t>
              </m:r>
              <m:r>
                <w:rPr>
                  <w:rFonts w:ascii="Latin Modern Math" w:hAnsi="Latin Modern Math"/>
                </w:rPr>
                <m:t>(temp)</m:t>
              </m:r>
            </m:oMath>
          </w:p>
          <w:p w:rsidR="0033183A" w:rsidRDefault="00EC1D01" w:rsidP="00AF68B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=∅</m:t>
              </m:r>
            </m:oMath>
          </w:p>
          <w:p w:rsidR="00EC1D01" w:rsidRDefault="00D34B48" w:rsidP="0033183A">
            <w:pPr>
              <w:ind w:firstLineChars="200" w:firstLine="482"/>
            </w:pPr>
            <w:r w:rsidRPr="00E34963">
              <w:rPr>
                <w:b/>
              </w:rPr>
              <w:lastRenderedPageBreak/>
              <w:t>for</w:t>
            </w:r>
            <w:r>
              <w:t xml:space="preserve"> </w:t>
            </w:r>
            <w:r w:rsidRPr="00E34963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>v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 w:rsidR="00E34963">
              <w:t>:</w:t>
            </w:r>
          </w:p>
          <w:p w:rsidR="00401855" w:rsidRPr="00401855" w:rsidRDefault="00401855" w:rsidP="00AF68B2">
            <w:r>
              <w:t xml:space="preserve">     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0</m:t>
              </m:r>
            </m:oMath>
          </w:p>
          <w:p w:rsidR="00E34963" w:rsidRDefault="00E34963" w:rsidP="00AF68B2">
            <w:r>
              <w:t xml:space="preserve">        </w:t>
            </w:r>
            <w:r w:rsidRPr="00804668">
              <w:rPr>
                <w:b/>
              </w:rPr>
              <w:t>for</w:t>
            </w:r>
            <w:r>
              <w:t xml:space="preserve"> </w:t>
            </w:r>
            <w:r w:rsidRPr="00804668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>u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\{</m:t>
              </m:r>
              <m:r>
                <w:rPr>
                  <w:rFonts w:ascii="Latin Modern Math" w:hAnsi="Latin Modern Math" w:hint="eastAsia"/>
                </w:rPr>
                <m:t>v</m:t>
              </m:r>
              <m:r>
                <w:rPr>
                  <w:rFonts w:ascii="Latin Modern Math" w:hAnsi="Latin Modern Math"/>
                </w:rPr>
                <m:t>}</m:t>
              </m:r>
            </m:oMath>
            <w:r w:rsidR="00E851EF">
              <w:rPr>
                <w:rFonts w:hint="eastAsia"/>
              </w:rPr>
              <w:t>:</w:t>
            </w:r>
          </w:p>
          <w:p w:rsidR="00E851EF" w:rsidRDefault="00E851EF" w:rsidP="00AF68B2">
            <w:r>
              <w:t xml:space="preserve">            </w:t>
            </w:r>
            <w:r w:rsidR="00B7646E" w:rsidRPr="00B7646E">
              <w:rPr>
                <w:b/>
              </w:rPr>
              <w:t>for</w:t>
            </w:r>
            <w:r w:rsidR="00B7646E">
              <w:t xml:space="preserve"> </w:t>
            </w:r>
            <w:r w:rsidR="00B7646E" w:rsidRPr="00B7646E">
              <w:rPr>
                <w:b/>
              </w:rPr>
              <w:t>each</w:t>
            </w:r>
            <w:r w:rsidR="00B7646E"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v</m:t>
                  </m:r>
                </m:e>
              </m:d>
            </m:oMath>
            <w:r w:rsidR="00C730F5">
              <w:rPr>
                <w:rFonts w:hint="eastAsia"/>
              </w:rPr>
              <w:t>:</w:t>
            </w:r>
          </w:p>
          <w:p w:rsidR="00C730F5" w:rsidRDefault="00C730F5" w:rsidP="00AF68B2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w:r w:rsidRPr="00C730F5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e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color</m:t>
              </m:r>
              <m:r>
                <w:rPr>
                  <w:rFonts w:ascii="Latin Modern Math" w:hAnsi="Latin Modern Math"/>
                </w:rPr>
                <m:t>=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Black</m:t>
              </m:r>
            </m:oMath>
            <w:r>
              <w:t xml:space="preserve"> </w:t>
            </w:r>
            <w:r w:rsidRPr="00A60C7E">
              <w:rPr>
                <w:b/>
              </w:rPr>
              <w:t>and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=0</m:t>
              </m:r>
            </m:oMath>
            <w:r w:rsidR="00E02A08">
              <w:rPr>
                <w:rFonts w:hint="eastAsia"/>
              </w:rPr>
              <w:t>:</w:t>
            </w:r>
          </w:p>
          <w:p w:rsidR="00C730F5" w:rsidRDefault="00C730F5" w:rsidP="00AF68B2">
            <w:r>
              <w:rPr>
                <w:rFonts w:hint="eastAsia"/>
              </w:rPr>
              <w:t xml:space="preserve"> </w:t>
            </w:r>
            <w:r>
              <w:t xml:space="preserve">                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1</m:t>
              </m:r>
            </m:oMath>
          </w:p>
          <w:p w:rsidR="0068209A" w:rsidRDefault="0068209A" w:rsidP="00AF68B2">
            <w:r>
              <w:rPr>
                <w:rFonts w:hint="eastAsia"/>
              </w:rPr>
              <w:t xml:space="preserve"> </w:t>
            </w:r>
            <w:r>
              <w:t xml:space="preserve">        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ppend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oMath>
          </w:p>
          <w:p w:rsidR="00C730F5" w:rsidRDefault="00C730F5" w:rsidP="00AF68B2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w:r w:rsidRPr="00D022F5">
              <w:rPr>
                <w:b/>
              </w:rPr>
              <w:t>else</w:t>
            </w:r>
            <w:r>
              <w:t xml:space="preserve"> </w:t>
            </w:r>
            <w:r w:rsidRPr="00D022F5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e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color</m:t>
              </m:r>
              <m:r>
                <w:rPr>
                  <w:rFonts w:ascii="Latin Modern Math" w:hAnsi="Latin Modern Math"/>
                </w:rPr>
                <m:t>=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Black</m:t>
              </m:r>
            </m:oMath>
            <w:r w:rsidR="00B43C2F" w:rsidRPr="00B43C2F">
              <w:rPr>
                <w:rFonts w:hint="eastAsia"/>
              </w:rPr>
              <w:t>:</w:t>
            </w:r>
          </w:p>
          <w:p w:rsidR="00C730F5" w:rsidRPr="00582FBC" w:rsidRDefault="00C730F5" w:rsidP="00AF68B2">
            <w:r>
              <w:rPr>
                <w:rFonts w:hint="eastAsia"/>
              </w:rPr>
              <w:t xml:space="preserve"> </w:t>
            </w:r>
            <w:r>
              <w:t xml:space="preserve">                   </w:t>
            </w:r>
            <m:oMath>
              <m:r>
                <w:rPr>
                  <w:rFonts w:ascii="Latin Modern Math" w:hAnsi="Latin Modern Math"/>
                </w:rPr>
                <m:t>G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deleteEdge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oMath>
          </w:p>
          <w:p w:rsidR="009370BA" w:rsidRDefault="009370BA" w:rsidP="00AF68B2">
            <w:pPr>
              <w:rPr>
                <w:b/>
              </w:rPr>
            </w:pPr>
          </w:p>
          <w:p w:rsidR="00AB01B8" w:rsidRDefault="00AB01B8" w:rsidP="00AB01B8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9437F7">
              <w:rPr>
                <w:rFonts w:hint="eastAsia"/>
                <w:color w:val="228B22"/>
              </w:rPr>
              <w:t>圈</w:t>
            </w:r>
            <w:r w:rsidR="002E19C3">
              <w:rPr>
                <w:rFonts w:hint="eastAsia"/>
                <w:color w:val="228B22"/>
              </w:rPr>
              <w:t>的对称差</w:t>
            </w:r>
          </w:p>
          <w:p w:rsidR="00941DB3" w:rsidRDefault="00B43C2F" w:rsidP="00AF68B2">
            <w:r w:rsidRPr="008539B9">
              <w:rPr>
                <w:b/>
              </w:rPr>
              <w:t>f</w:t>
            </w:r>
            <w:r w:rsidRPr="008539B9">
              <w:rPr>
                <w:rFonts w:hint="eastAsia"/>
                <w:b/>
              </w:rPr>
              <w:t>or</w:t>
            </w:r>
            <w:r>
              <w:t xml:space="preserve"> </w:t>
            </w:r>
            <w:r w:rsidRPr="008539B9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 xml:space="preserve">v 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>
              <w:t>:</w:t>
            </w:r>
          </w:p>
          <w:p w:rsidR="00B43C2F" w:rsidRDefault="00B43C2F" w:rsidP="00AF68B2">
            <w:r>
              <w:t xml:space="preserve">    </w:t>
            </w:r>
            <w:r w:rsidR="00A90B82" w:rsidRPr="00880E98">
              <w:rPr>
                <w:b/>
              </w:rPr>
              <w:t>for</w:t>
            </w:r>
            <w:r w:rsidR="00A90B82">
              <w:t xml:space="preserve"> </w:t>
            </w:r>
            <w:r w:rsidR="00A90B82" w:rsidRPr="00880E98">
              <w:rPr>
                <w:b/>
              </w:rPr>
              <w:t>each</w:t>
            </w:r>
            <w:r w:rsidR="00A90B82">
              <w:t xml:space="preserve"> vertex </w:t>
            </w:r>
            <m:oMath>
              <m:r>
                <w:rPr>
                  <w:rFonts w:ascii="Latin Modern Math" w:hAnsi="Latin Modern Math"/>
                </w:rPr>
                <m:t xml:space="preserve">u 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\v</m:t>
              </m:r>
            </m:oMath>
            <w:r w:rsidR="00A90B82">
              <w:t>:</w:t>
            </w:r>
          </w:p>
          <w:p w:rsidR="00A90B82" w:rsidRDefault="00A90B82" w:rsidP="00AF68B2">
            <w:r>
              <w:t xml:space="preserve">        </w:t>
            </w:r>
            <m:oMath>
              <m:r>
                <w:rPr>
                  <w:rFonts w:ascii="Latin Modern Math" w:hAnsi="Latin Modern Math"/>
                </w:rPr>
                <m:t>C=G</m:t>
              </m:r>
              <m:d>
                <m:dPr>
                  <m:begChr m:val="["/>
                  <m:endChr m:val="]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∪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PATH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-E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  <m:r>
                    <w:rPr>
                      <w:rFonts w:ascii="Latin Modern Math" w:hAnsi="Latin Modern Math"/>
                    </w:rPr>
                    <m:t>; u, v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</m:oMath>
          </w:p>
          <w:p w:rsidR="0025675A" w:rsidRDefault="0025675A" w:rsidP="00AF68B2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Pr="007B06C5">
              <w:rPr>
                <w:b/>
              </w:rPr>
              <w:t>if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IS</m:t>
              </m:r>
            </m:oMath>
            <w: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CYCLE(</m:t>
              </m:r>
              <m: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=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True</m:t>
              </m:r>
            </m:oMath>
            <w:r>
              <w:t>:</w:t>
            </w:r>
          </w:p>
          <w:p w:rsidR="00414D85" w:rsidRDefault="00414D85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i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0</m:t>
              </m:r>
            </m:oMath>
          </w:p>
          <w:p w:rsidR="003E6B0F" w:rsidRDefault="003E6B0F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out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0</m:t>
              </m:r>
            </m:oMath>
          </w:p>
          <w:p w:rsidR="0025675A" w:rsidRDefault="0025675A" w:rsidP="00AF68B2">
            <w:r>
              <w:t xml:space="preserve">            </w:t>
            </w:r>
            <w:r w:rsidR="00414D85" w:rsidRPr="00414D85">
              <w:rPr>
                <w:b/>
              </w:rPr>
              <w:t>f</w:t>
            </w:r>
            <w:r w:rsidR="00414D85">
              <w:rPr>
                <w:b/>
              </w:rPr>
              <w:t>or</w:t>
            </w:r>
            <w:r w:rsidR="00414D85" w:rsidRPr="00414D85">
              <w:t xml:space="preserve"> </w:t>
            </w:r>
            <w:r w:rsidR="00414D85">
              <w:rPr>
                <w:b/>
              </w:rPr>
              <w:t>each</w:t>
            </w:r>
            <w:r w:rsidR="00414D85" w:rsidRPr="00414D85"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∩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</m:oMath>
            <w:r w:rsidR="00414D85">
              <w:rPr>
                <w:rFonts w:hint="eastAsia"/>
              </w:rPr>
              <w:t>:</w:t>
            </w:r>
          </w:p>
          <w:p w:rsidR="00414D85" w:rsidRDefault="00414D85" w:rsidP="00AF68B2">
            <w:r w:rsidRPr="00414D85">
              <w:rPr>
                <w:rFonts w:hint="eastAsia"/>
              </w:rPr>
              <w:t xml:space="preserve"> </w:t>
            </w:r>
            <w:r w:rsidRPr="00414D85">
              <w:t xml:space="preserve">               </w:t>
            </w:r>
            <m:oMath>
              <m:r>
                <w:rPr>
                  <w:rFonts w:ascii="Latin Modern Math" w:hAnsi="Latin Modern Math"/>
                </w:rPr>
                <m:t>in=in+w(e)</m:t>
              </m:r>
            </m:oMath>
          </w:p>
          <w:p w:rsidR="003E6B0F" w:rsidRDefault="003E6B0F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="00D92051">
              <w:rPr>
                <w:b/>
              </w:rPr>
              <w:t>for</w:t>
            </w:r>
            <w:r w:rsidR="00D92051" w:rsidRPr="0090579B">
              <w:t xml:space="preserve"> </w:t>
            </w:r>
            <w:r w:rsidR="00D92051">
              <w:rPr>
                <w:b/>
              </w:rPr>
              <w:t>each</w:t>
            </w:r>
            <w:r w:rsidR="00D92051" w:rsidRPr="0090579B">
              <w:t xml:space="preserve"> </w:t>
            </w:r>
            <w:r w:rsidR="00D92051">
              <w:rPr>
                <w:b/>
              </w:rPr>
              <w:t>edge</w:t>
            </w:r>
            <w:r w:rsidR="00D92051" w:rsidRPr="0020774C">
              <w:t xml:space="preserve">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  <m:r>
                <w:rPr>
                  <w:rFonts w:ascii="Latin Modern Math" w:hAnsi="Latin Modern Math"/>
                </w:rPr>
                <m:t>\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</m:oMath>
            <w:r>
              <w:t>:</w:t>
            </w:r>
          </w:p>
          <w:p w:rsidR="00086800" w:rsidRDefault="00086800" w:rsidP="00AF68B2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m:oMath>
              <m:r>
                <w:rPr>
                  <w:rFonts w:ascii="Latin Modern Math" w:hAnsi="Latin Modern Math" w:hint="eastAsia"/>
                </w:rPr>
                <m:t>out</m:t>
              </m:r>
              <m:r>
                <w:rPr>
                  <w:rFonts w:ascii="Latin Modern Math" w:hAnsi="Latin Modern Math"/>
                </w:rPr>
                <m:t>=out+w(e)</m:t>
              </m:r>
            </m:oMath>
          </w:p>
          <w:p w:rsidR="00D92051" w:rsidRDefault="00A81B7F" w:rsidP="00AF68B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A81B7F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 xml:space="preserve">in </m:t>
              </m:r>
              <m:r>
                <w:rPr>
                  <w:rFonts w:ascii="Latin Modern Math" w:hAnsi="Latin Modern Math" w:hint="eastAsia"/>
                </w:rPr>
                <m:t>≥</m:t>
              </m:r>
              <m:r>
                <w:rPr>
                  <w:rFonts w:ascii="Latin Modern Math" w:hAnsi="Latin Modern Math"/>
                </w:rPr>
                <m:t>out</m:t>
              </m:r>
            </m:oMath>
            <w:r>
              <w:rPr>
                <w:rFonts w:hint="eastAsia"/>
              </w:rPr>
              <w:t>:</w:t>
            </w:r>
          </w:p>
          <w:p w:rsidR="00A81B7F" w:rsidRDefault="00A81B7F" w:rsidP="00AF68B2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⊕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</m:oMath>
          </w:p>
          <w:p w:rsidR="00AD7754" w:rsidRPr="00405377" w:rsidRDefault="001336FD" w:rsidP="00AF68B2"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 w:hint="eastAsia"/>
                  </w:rPr>
                  <m:t>C</m:t>
                </m:r>
                <m:r>
                  <w:rPr>
                    <w:rFonts w:ascii="Latin Modern Math" w:hAnsi="Latin Modern Math"/>
                  </w:rPr>
                  <m:t>=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FLEURY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G</m:t>
                    </m:r>
                    <w:bookmarkStart w:id="0" w:name="_GoBack"/>
                    <w:bookmarkEnd w:id="0"/>
                  </m:e>
                </m:d>
              </m:oMath>
            </m:oMathPara>
          </w:p>
        </w:tc>
      </w:tr>
    </w:tbl>
    <w:p w:rsidR="00065716" w:rsidRDefault="00065716" w:rsidP="00D8738D"/>
    <w:p w:rsidR="00D8738D" w:rsidRPr="00D8738D" w:rsidRDefault="00556F0F" w:rsidP="00065716">
      <w:pPr>
        <w:ind w:firstLineChars="200" w:firstLine="480"/>
      </w:pPr>
      <w:r>
        <w:rPr>
          <w:rFonts w:hint="eastAsia"/>
        </w:rPr>
        <w:t>这个算法的两个核心问题：如何证明</w:t>
      </w:r>
      <w:r w:rsidR="00065716">
        <w:rPr>
          <w:rFonts w:hint="eastAsia"/>
        </w:rPr>
        <w:t>最优化条件</w:t>
      </w:r>
      <w:r w:rsidR="00A70DEC">
        <w:rPr>
          <w:rFonts w:hint="eastAsia"/>
        </w:rPr>
        <w:t>，</w:t>
      </w:r>
      <w:r w:rsidR="00065716">
        <w:rPr>
          <w:rFonts w:hint="eastAsia"/>
        </w:rPr>
        <w:t>如何找出所有的圈</w:t>
      </w:r>
      <w:r w:rsidR="0030769E">
        <w:rPr>
          <w:rFonts w:hint="eastAsia"/>
        </w:rPr>
        <w:t>。</w:t>
      </w:r>
      <w:r w:rsidR="00065716">
        <w:rPr>
          <w:rFonts w:hint="eastAsia"/>
        </w:rPr>
        <w:t>第一个问题的证明已经给出，但是第二个问题需要设计算法。由于这里找的是简单圈，所以考虑某个点</w:t>
      </w:r>
      <m:oMath>
        <m:r>
          <w:rPr>
            <w:rFonts w:ascii="Latin Modern Math" w:hAnsi="Latin Modern Math" w:hint="eastAsia"/>
          </w:rPr>
          <m:t>v</m:t>
        </m:r>
      </m:oMath>
      <w:proofErr w:type="gramStart"/>
      <w:r w:rsidR="00065716">
        <w:rPr>
          <w:rFonts w:hint="eastAsia"/>
        </w:rPr>
        <w:t>的反圈</w:t>
      </w:r>
      <w:proofErr w:type="gramEnd"/>
      <m:oMath>
        <m:sSub>
          <m:sSubPr>
            <m:ctrlPr>
              <w:rPr>
                <w:rFonts w:ascii="Latin Modern Math" w:hAnsi="Latin Modern Math"/>
                <w:b/>
              </w:rPr>
            </m:ctrlPr>
          </m:sSubPr>
          <m:e>
            <m:r>
              <m:rPr>
                <m:sty m:val="b"/>
              </m:rPr>
              <w:rPr>
                <w:rFonts w:ascii="Latin Modern Math" w:hAnsi="Latin Modern Math" w:hint="eastAsia"/>
              </w:rPr>
              <m:t>Φ</m:t>
            </m:r>
            <m:ctrlPr>
              <w:rPr>
                <w:rFonts w:ascii="Latin Modern Math" w:hAnsi="Latin Modern Math" w:hint="eastAsia"/>
                <w:b/>
              </w:rPr>
            </m:ctrlPr>
          </m:e>
          <m:sub>
            <m:r>
              <w:rPr>
                <w:rFonts w:ascii="Latin Modern Math" w:hAnsi="Latin Modern Math"/>
              </w:rPr>
              <m:t>G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v</m:t>
            </m:r>
          </m:e>
        </m:d>
      </m:oMath>
      <w:r w:rsidR="00065716">
        <w:rPr>
          <w:rFonts w:hint="eastAsia"/>
        </w:rPr>
        <w:t>，从</w:t>
      </w:r>
      <m:oMath>
        <m:sSub>
          <m:sSubPr>
            <m:ctrlPr>
              <w:rPr>
                <w:rFonts w:ascii="Latin Modern Math" w:hAnsi="Latin Modern Math"/>
                <w:b/>
              </w:rPr>
            </m:ctrlPr>
          </m:sSubPr>
          <m:e>
            <m:r>
              <m:rPr>
                <m:sty m:val="b"/>
              </m:rPr>
              <w:rPr>
                <w:rFonts w:ascii="Latin Modern Math" w:hAnsi="Latin Modern Math" w:hint="eastAsia"/>
              </w:rPr>
              <m:t>Φ</m:t>
            </m:r>
            <m:ctrlPr>
              <w:rPr>
                <w:rFonts w:ascii="Latin Modern Math" w:hAnsi="Latin Modern Math" w:hint="eastAsia"/>
                <w:b/>
              </w:rPr>
            </m:ctrlPr>
          </m:e>
          <m:sub>
            <m:r>
              <w:rPr>
                <w:rFonts w:ascii="Latin Modern Math" w:hAnsi="Latin Modern Math"/>
              </w:rPr>
              <m:t>G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v</m:t>
            </m:r>
          </m:e>
        </m:d>
      </m:oMath>
      <w:r w:rsidR="00065716">
        <w:rPr>
          <w:rFonts w:hint="eastAsia"/>
        </w:rPr>
        <w:t>中任取一个点</w:t>
      </w:r>
      <m:oMath>
        <m:r>
          <w:rPr>
            <w:rFonts w:ascii="Latin Modern Math" w:hAnsi="Latin Modern Math" w:hint="eastAsia"/>
          </w:rPr>
          <m:t>u</m:t>
        </m:r>
      </m:oMath>
      <w:r w:rsidR="00065716">
        <w:rPr>
          <w:rFonts w:hint="eastAsia"/>
        </w:rPr>
        <w:t>，在</w:t>
      </w:r>
      <m:oMath>
        <m:r>
          <w:rPr>
            <w:rFonts w:ascii="Latin Modern Math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-</m:t>
            </m:r>
            <m:r>
              <w:rPr>
                <w:rFonts w:ascii="Latin Modern Math" w:hAnsi="Latin Modern Math" w:hint="eastAsia"/>
              </w:rPr>
              <m:t>{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u, v</m:t>
                </m:r>
              </m:e>
            </m:d>
            <m:r>
              <w:rPr>
                <w:rFonts w:ascii="Latin Modern Math" w:hAnsi="Latin Modern Math" w:hint="eastAsia"/>
              </w:rPr>
              <m:t>}</m:t>
            </m:r>
          </m:e>
        </m:d>
      </m:oMath>
      <w:r w:rsidR="00065716">
        <w:rPr>
          <w:rFonts w:hint="eastAsia"/>
        </w:rPr>
        <w:t>中寻找从</w:t>
      </w:r>
      <m:oMath>
        <m:r>
          <w:rPr>
            <w:rFonts w:ascii="Latin Modern Math" w:hAnsi="Latin Modern Math" w:hint="eastAsia"/>
          </w:rPr>
          <m:t>u</m:t>
        </m:r>
      </m:oMath>
      <w:r w:rsidR="00065716">
        <w:rPr>
          <w:rFonts w:hint="eastAsia"/>
        </w:rPr>
        <w:t>到的路，这条路</w:t>
      </w:r>
      <m:oMath>
        <m:r>
          <w:rPr>
            <w:rFonts w:ascii="Latin Modern Math" w:hAnsi="Latin Modern Math" w:hint="eastAsia"/>
          </w:rPr>
          <m:t>P</m:t>
        </m:r>
      </m:oMath>
      <w:r w:rsidR="00065716">
        <w:rPr>
          <w:rFonts w:hint="eastAsia"/>
        </w:rPr>
        <w:t>如果找到，那么</w:t>
      </w:r>
      <m:oMath>
        <m:r>
          <w:rPr>
            <w:rFonts w:ascii="Latin Modern Math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∪</m:t>
            </m:r>
            <m:d>
              <m:dPr>
                <m:begChr m:val="{"/>
                <m:endChr m:val="}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u, v</m:t>
                    </m:r>
                  </m:e>
                </m:d>
              </m:e>
            </m:d>
          </m:e>
        </m:d>
      </m:oMath>
      <w:r w:rsidR="00D368E8">
        <w:rPr>
          <w:rFonts w:hint="eastAsia"/>
        </w:rPr>
        <w:t>就是一个简单圈。</w:t>
      </w:r>
      <w:r w:rsidR="002D2482">
        <w:rPr>
          <w:rFonts w:hint="eastAsia"/>
        </w:rPr>
        <w:t>通过循环，可以找到所有的圈</w:t>
      </w:r>
      <w:r w:rsidR="00ED20B4">
        <w:rPr>
          <w:rFonts w:hint="eastAsia"/>
        </w:rPr>
        <w:t>，然后挨个验证即可。</w:t>
      </w:r>
    </w:p>
    <w:p w:rsidR="0009427A" w:rsidRDefault="0009427A" w:rsidP="00D239AB">
      <w:pPr>
        <w:pStyle w:val="1"/>
        <w:spacing w:before="120" w:after="120"/>
      </w:pPr>
      <w:r>
        <w:rPr>
          <w:rFonts w:hint="eastAsia"/>
        </w:rPr>
        <w:t>程序代码</w:t>
      </w:r>
    </w:p>
    <w:p w:rsidR="006755D3" w:rsidRDefault="006755D3" w:rsidP="006755D3">
      <w:pPr>
        <w:ind w:firstLineChars="200" w:firstLine="480"/>
      </w:pPr>
    </w:p>
    <w:p w:rsidR="0009427A" w:rsidRDefault="0009427A" w:rsidP="00D239AB">
      <w:pPr>
        <w:pStyle w:val="1"/>
        <w:spacing w:before="120" w:after="120"/>
      </w:pPr>
      <w:r>
        <w:t>参考文献</w:t>
      </w:r>
    </w:p>
    <w:p w:rsidR="004D0BC3" w:rsidRPr="004D0BC3" w:rsidRDefault="00D317AC" w:rsidP="004D0BC3">
      <w:pPr>
        <w:pStyle w:val="EndNoteBibliography"/>
        <w:spacing w:before="120" w:after="120"/>
      </w:pPr>
      <w:r w:rsidRPr="00563425">
        <w:fldChar w:fldCharType="begin"/>
      </w:r>
      <w:r w:rsidR="0009427A" w:rsidRPr="00563425">
        <w:instrText xml:space="preserve"> ADDIN EN.REFLIST </w:instrText>
      </w:r>
      <w:r w:rsidRPr="00563425">
        <w:fldChar w:fldCharType="separate"/>
      </w:r>
      <w:r w:rsidR="004D0BC3" w:rsidRPr="004D0BC3">
        <w:rPr>
          <w:rFonts w:hint="eastAsia"/>
        </w:rPr>
        <w:t>[1]</w:t>
      </w:r>
      <w:r w:rsidR="004D0BC3" w:rsidRPr="004D0BC3">
        <w:rPr>
          <w:rFonts w:hint="eastAsia"/>
        </w:rPr>
        <w:tab/>
      </w:r>
      <w:r w:rsidR="004D0BC3" w:rsidRPr="004D0BC3">
        <w:rPr>
          <w:rFonts w:hint="eastAsia"/>
        </w:rPr>
        <w:t>管梅谷</w:t>
      </w:r>
      <w:r w:rsidR="004D0BC3" w:rsidRPr="004D0BC3">
        <w:rPr>
          <w:rFonts w:hint="eastAsia"/>
        </w:rPr>
        <w:t xml:space="preserve">. </w:t>
      </w:r>
      <w:r w:rsidR="004D0BC3" w:rsidRPr="004D0BC3">
        <w:rPr>
          <w:rFonts w:hint="eastAsia"/>
        </w:rPr>
        <w:t>奇偶点图上作业法</w:t>
      </w:r>
      <w:r w:rsidR="004D0BC3" w:rsidRPr="004D0BC3">
        <w:rPr>
          <w:rFonts w:hint="eastAsia"/>
        </w:rPr>
        <w:t xml:space="preserve"> [J]. </w:t>
      </w:r>
      <w:r w:rsidR="004D0BC3" w:rsidRPr="004D0BC3">
        <w:rPr>
          <w:rFonts w:hint="eastAsia"/>
        </w:rPr>
        <w:t>数学学报</w:t>
      </w:r>
      <w:r w:rsidR="004D0BC3" w:rsidRPr="004D0BC3">
        <w:rPr>
          <w:rFonts w:hint="eastAsia"/>
        </w:rPr>
        <w:t>, 1960, 03): 263-6.</w:t>
      </w:r>
    </w:p>
    <w:p w:rsidR="00C74C5C" w:rsidRDefault="00D317AC" w:rsidP="009A475C">
      <w:r w:rsidRPr="00563425">
        <w:fldChar w:fldCharType="end"/>
      </w:r>
      <w:r w:rsidR="009E5AFB">
        <w:t>[2]</w:t>
      </w:r>
      <w:r w:rsidR="009E5AFB">
        <w:tab/>
      </w:r>
    </w:p>
    <w:sectPr w:rsidR="00C74C5C" w:rsidSect="009931BC">
      <w:headerReference w:type="default" r:id="rId9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D25CC" w:rsidRDefault="007D25CC">
      <w:r>
        <w:separator/>
      </w:r>
    </w:p>
    <w:p w:rsidR="007D25CC" w:rsidRDefault="007D25CC"/>
  </w:endnote>
  <w:endnote w:type="continuationSeparator" w:id="0">
    <w:p w:rsidR="007D25CC" w:rsidRDefault="007D25CC">
      <w:r>
        <w:continuationSeparator/>
      </w:r>
    </w:p>
    <w:p w:rsidR="007D25CC" w:rsidRDefault="007D25C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F68B2" w:rsidRDefault="00AF68B2">
    <w:pPr>
      <w:pStyle w:val="a6"/>
      <w:jc w:val="center"/>
    </w:pPr>
    <w:r>
      <w:rPr>
        <w:rFonts w:hint="eastAsia"/>
      </w:rPr>
      <w:t>·</w:t>
    </w:r>
    <w:sdt>
      <w:sdtPr>
        <w:id w:val="2105612330"/>
        <w:docPartObj>
          <w:docPartGallery w:val="Page Numbers (Bottom of Page)"/>
          <w:docPartUnique/>
        </w:docPartObj>
      </w:sdtPr>
      <w:sdtEndPr/>
      <w:sdtContent>
        <w:r w:rsidRPr="00E57F5C">
          <w:rPr>
            <w:rFonts w:ascii="Modern No. 20" w:hAnsi="Modern No. 20"/>
            <w:i/>
          </w:rPr>
          <w:fldChar w:fldCharType="begin"/>
        </w:r>
        <w:r w:rsidRPr="00E57F5C">
          <w:rPr>
            <w:rFonts w:ascii="Modern No. 20" w:hAnsi="Modern No. 20"/>
            <w:i/>
          </w:rPr>
          <w:instrText>PAGE   \* MERGEFORMAT</w:instrText>
        </w:r>
        <w:r w:rsidRPr="00E57F5C">
          <w:rPr>
            <w:rFonts w:ascii="Modern No. 20" w:hAnsi="Modern No. 20"/>
            <w:i/>
          </w:rPr>
          <w:fldChar w:fldCharType="separate"/>
        </w:r>
        <w:r w:rsidRPr="00243AAC">
          <w:rPr>
            <w:rFonts w:ascii="Modern No. 20" w:hAnsi="Modern No. 20"/>
            <w:i/>
            <w:noProof/>
            <w:lang w:val="zh-CN"/>
          </w:rPr>
          <w:t>1</w:t>
        </w:r>
        <w:r w:rsidRPr="00E57F5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AF68B2" w:rsidRDefault="00AF68B2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D25CC" w:rsidRDefault="007D25CC"/>
    <w:p w:rsidR="007D25CC" w:rsidRDefault="007D25CC"/>
  </w:footnote>
  <w:footnote w:type="continuationSeparator" w:id="0">
    <w:p w:rsidR="007D25CC" w:rsidRPr="003C38E7" w:rsidRDefault="007D25CC" w:rsidP="003C38E7">
      <w:pPr>
        <w:pStyle w:val="a6"/>
      </w:pPr>
    </w:p>
    <w:p w:rsidR="007D25CC" w:rsidRDefault="007D25CC"/>
  </w:footnote>
  <w:footnote w:type="continuationNotice" w:id="1">
    <w:p w:rsidR="007D25CC" w:rsidRDefault="007D25CC">
      <w:pPr>
        <w:spacing w:line="240" w:lineRule="auto"/>
      </w:pPr>
    </w:p>
    <w:p w:rsidR="007D25CC" w:rsidRDefault="007D25C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F68B2" w:rsidRDefault="00AF68B2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72A0ED7"/>
    <w:multiLevelType w:val="hybridMultilevel"/>
    <w:tmpl w:val="102826EE"/>
    <w:lvl w:ilvl="0" w:tplc="0409000F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3058602B"/>
    <w:multiLevelType w:val="hybridMultilevel"/>
    <w:tmpl w:val="F52AD708"/>
    <w:lvl w:ilvl="0" w:tplc="22043FF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70A2FE1"/>
    <w:multiLevelType w:val="hybridMultilevel"/>
    <w:tmpl w:val="FCFE30F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3CDB690C"/>
    <w:multiLevelType w:val="hybridMultilevel"/>
    <w:tmpl w:val="78140ABE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8" w15:restartNumberingAfterBreak="0">
    <w:nsid w:val="50CB3DB7"/>
    <w:multiLevelType w:val="multilevel"/>
    <w:tmpl w:val="E8BAC1EC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9" w15:restartNumberingAfterBreak="0">
    <w:nsid w:val="55C76A97"/>
    <w:multiLevelType w:val="hybridMultilevel"/>
    <w:tmpl w:val="EF56368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6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0" w15:restartNumberingAfterBreak="0">
    <w:nsid w:val="744E2CAA"/>
    <w:multiLevelType w:val="hybridMultilevel"/>
    <w:tmpl w:val="7A4A0CA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2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7BCF144C"/>
    <w:multiLevelType w:val="multilevel"/>
    <w:tmpl w:val="671860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7"/>
  </w:num>
  <w:num w:numId="3">
    <w:abstractNumId w:val="9"/>
  </w:num>
  <w:num w:numId="4">
    <w:abstractNumId w:val="15"/>
  </w:num>
  <w:num w:numId="5">
    <w:abstractNumId w:val="0"/>
  </w:num>
  <w:num w:numId="6">
    <w:abstractNumId w:val="29"/>
  </w:num>
  <w:num w:numId="7">
    <w:abstractNumId w:val="16"/>
  </w:num>
  <w:num w:numId="8">
    <w:abstractNumId w:val="13"/>
  </w:num>
  <w:num w:numId="9">
    <w:abstractNumId w:val="31"/>
  </w:num>
  <w:num w:numId="10">
    <w:abstractNumId w:val="1"/>
  </w:num>
  <w:num w:numId="11">
    <w:abstractNumId w:val="22"/>
  </w:num>
  <w:num w:numId="12">
    <w:abstractNumId w:val="7"/>
  </w:num>
  <w:num w:numId="13">
    <w:abstractNumId w:val="34"/>
  </w:num>
  <w:num w:numId="14">
    <w:abstractNumId w:val="21"/>
  </w:num>
  <w:num w:numId="15">
    <w:abstractNumId w:val="24"/>
  </w:num>
  <w:num w:numId="16">
    <w:abstractNumId w:val="23"/>
  </w:num>
  <w:num w:numId="17">
    <w:abstractNumId w:val="20"/>
  </w:num>
  <w:num w:numId="18">
    <w:abstractNumId w:val="25"/>
  </w:num>
  <w:num w:numId="19">
    <w:abstractNumId w:val="4"/>
  </w:num>
  <w:num w:numId="20">
    <w:abstractNumId w:val="32"/>
  </w:num>
  <w:num w:numId="21">
    <w:abstractNumId w:val="26"/>
  </w:num>
  <w:num w:numId="22">
    <w:abstractNumId w:val="27"/>
  </w:num>
  <w:num w:numId="23">
    <w:abstractNumId w:val="6"/>
  </w:num>
  <w:num w:numId="24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8"/>
  </w:num>
  <w:num w:numId="28">
    <w:abstractNumId w:val="11"/>
  </w:num>
  <w:num w:numId="29">
    <w:abstractNumId w:val="33"/>
  </w:num>
  <w:num w:numId="30">
    <w:abstractNumId w:val="14"/>
  </w:num>
  <w:num w:numId="31">
    <w:abstractNumId w:val="2"/>
  </w:num>
  <w:num w:numId="32">
    <w:abstractNumId w:val="8"/>
  </w:num>
  <w:num w:numId="33">
    <w:abstractNumId w:val="19"/>
  </w:num>
  <w:num w:numId="34">
    <w:abstractNumId w:val="3"/>
  </w:num>
  <w:num w:numId="35">
    <w:abstractNumId w:val="30"/>
  </w:num>
  <w:num w:numId="36">
    <w:abstractNumId w:val="12"/>
  </w:num>
  <w:num w:numId="37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bordersDoNotSurroundHeader/>
  <w:bordersDoNotSurroundFooter/>
  <w:hideSpellingErrors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zh-CN" w:vendorID="64" w:dllVersion="5" w:nlCheck="1" w:checkStyle="1"/>
  <w:activeWritingStyle w:appName="MSWord" w:lang="en-US" w:vendorID="64" w:dllVersion="6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935&lt;/item&gt;&lt;/record-ids&gt;&lt;/item&gt;&lt;/Libraries&gt;"/>
  </w:docVars>
  <w:rsids>
    <w:rsidRoot w:val="00A82EA7"/>
    <w:rsid w:val="00000F14"/>
    <w:rsid w:val="00002362"/>
    <w:rsid w:val="00002CE4"/>
    <w:rsid w:val="00003738"/>
    <w:rsid w:val="00003ECD"/>
    <w:rsid w:val="00004187"/>
    <w:rsid w:val="00004EDA"/>
    <w:rsid w:val="00005AA1"/>
    <w:rsid w:val="00006BB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0FCD"/>
    <w:rsid w:val="00031020"/>
    <w:rsid w:val="000313E2"/>
    <w:rsid w:val="00031F16"/>
    <w:rsid w:val="000329CA"/>
    <w:rsid w:val="00032F5E"/>
    <w:rsid w:val="00032FB8"/>
    <w:rsid w:val="00033482"/>
    <w:rsid w:val="00033C03"/>
    <w:rsid w:val="00033DDC"/>
    <w:rsid w:val="00034617"/>
    <w:rsid w:val="00036182"/>
    <w:rsid w:val="0004182E"/>
    <w:rsid w:val="00041FB1"/>
    <w:rsid w:val="000432BD"/>
    <w:rsid w:val="00043DAE"/>
    <w:rsid w:val="000466D1"/>
    <w:rsid w:val="00046DE3"/>
    <w:rsid w:val="00046F91"/>
    <w:rsid w:val="000501CF"/>
    <w:rsid w:val="0005041C"/>
    <w:rsid w:val="00050863"/>
    <w:rsid w:val="000508B5"/>
    <w:rsid w:val="00050B05"/>
    <w:rsid w:val="000533A9"/>
    <w:rsid w:val="00054817"/>
    <w:rsid w:val="0005492F"/>
    <w:rsid w:val="000552BF"/>
    <w:rsid w:val="00055F6E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65716"/>
    <w:rsid w:val="00065D2E"/>
    <w:rsid w:val="0007057B"/>
    <w:rsid w:val="00070F4D"/>
    <w:rsid w:val="00072045"/>
    <w:rsid w:val="00073A19"/>
    <w:rsid w:val="00074828"/>
    <w:rsid w:val="00074FF4"/>
    <w:rsid w:val="00075D16"/>
    <w:rsid w:val="0007755F"/>
    <w:rsid w:val="0008054C"/>
    <w:rsid w:val="0008116A"/>
    <w:rsid w:val="00082CD1"/>
    <w:rsid w:val="000846E2"/>
    <w:rsid w:val="000857A0"/>
    <w:rsid w:val="000862F6"/>
    <w:rsid w:val="000867BB"/>
    <w:rsid w:val="00086800"/>
    <w:rsid w:val="00086F12"/>
    <w:rsid w:val="00087C3A"/>
    <w:rsid w:val="00087E3C"/>
    <w:rsid w:val="00090069"/>
    <w:rsid w:val="00090773"/>
    <w:rsid w:val="0009127A"/>
    <w:rsid w:val="000912C9"/>
    <w:rsid w:val="000917F3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1D3D"/>
    <w:rsid w:val="000A1D53"/>
    <w:rsid w:val="000A3125"/>
    <w:rsid w:val="000A5B73"/>
    <w:rsid w:val="000A5ED8"/>
    <w:rsid w:val="000A61D2"/>
    <w:rsid w:val="000A7926"/>
    <w:rsid w:val="000B0524"/>
    <w:rsid w:val="000B18DE"/>
    <w:rsid w:val="000B4922"/>
    <w:rsid w:val="000B588C"/>
    <w:rsid w:val="000B6FA1"/>
    <w:rsid w:val="000B7B7A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504"/>
    <w:rsid w:val="000E1B9F"/>
    <w:rsid w:val="000E4847"/>
    <w:rsid w:val="000E49BB"/>
    <w:rsid w:val="000E4D85"/>
    <w:rsid w:val="000E6AE0"/>
    <w:rsid w:val="000E7D3D"/>
    <w:rsid w:val="000F08E1"/>
    <w:rsid w:val="000F0B06"/>
    <w:rsid w:val="000F13CF"/>
    <w:rsid w:val="000F16B6"/>
    <w:rsid w:val="000F17BF"/>
    <w:rsid w:val="000F4160"/>
    <w:rsid w:val="000F4264"/>
    <w:rsid w:val="000F4533"/>
    <w:rsid w:val="000F58E9"/>
    <w:rsid w:val="000F72CD"/>
    <w:rsid w:val="000F7638"/>
    <w:rsid w:val="000F7F2C"/>
    <w:rsid w:val="00100988"/>
    <w:rsid w:val="00101116"/>
    <w:rsid w:val="00101B95"/>
    <w:rsid w:val="00101CE4"/>
    <w:rsid w:val="00103095"/>
    <w:rsid w:val="00103D9B"/>
    <w:rsid w:val="00105A88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6FD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0AA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2D43"/>
    <w:rsid w:val="001936D1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4396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3A2"/>
    <w:rsid w:val="001B4443"/>
    <w:rsid w:val="001B7F86"/>
    <w:rsid w:val="001C07D9"/>
    <w:rsid w:val="001C1A9C"/>
    <w:rsid w:val="001C26BD"/>
    <w:rsid w:val="001C275D"/>
    <w:rsid w:val="001C2D34"/>
    <w:rsid w:val="001C32B7"/>
    <w:rsid w:val="001C33B2"/>
    <w:rsid w:val="001C3455"/>
    <w:rsid w:val="001C3494"/>
    <w:rsid w:val="001C6E41"/>
    <w:rsid w:val="001C6F18"/>
    <w:rsid w:val="001C7690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E7681"/>
    <w:rsid w:val="001F0B2D"/>
    <w:rsid w:val="001F0E60"/>
    <w:rsid w:val="001F2CB3"/>
    <w:rsid w:val="001F2D13"/>
    <w:rsid w:val="001F3B0C"/>
    <w:rsid w:val="001F3D15"/>
    <w:rsid w:val="001F4FD0"/>
    <w:rsid w:val="001F7C94"/>
    <w:rsid w:val="00200D04"/>
    <w:rsid w:val="002016AC"/>
    <w:rsid w:val="00201A21"/>
    <w:rsid w:val="00202B5A"/>
    <w:rsid w:val="002045A6"/>
    <w:rsid w:val="002050E3"/>
    <w:rsid w:val="00206324"/>
    <w:rsid w:val="0020774C"/>
    <w:rsid w:val="00211283"/>
    <w:rsid w:val="00211C3D"/>
    <w:rsid w:val="00213B15"/>
    <w:rsid w:val="00214147"/>
    <w:rsid w:val="00216133"/>
    <w:rsid w:val="002205B0"/>
    <w:rsid w:val="00221366"/>
    <w:rsid w:val="0022149C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30F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AAC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675A"/>
    <w:rsid w:val="002570BC"/>
    <w:rsid w:val="0025778E"/>
    <w:rsid w:val="00257E38"/>
    <w:rsid w:val="002604E2"/>
    <w:rsid w:val="00260FC2"/>
    <w:rsid w:val="00265750"/>
    <w:rsid w:val="00267086"/>
    <w:rsid w:val="00270F90"/>
    <w:rsid w:val="002719A2"/>
    <w:rsid w:val="00271FEF"/>
    <w:rsid w:val="00272852"/>
    <w:rsid w:val="002753F0"/>
    <w:rsid w:val="002762EB"/>
    <w:rsid w:val="00276955"/>
    <w:rsid w:val="002770B3"/>
    <w:rsid w:val="002802F4"/>
    <w:rsid w:val="0028171C"/>
    <w:rsid w:val="0028173D"/>
    <w:rsid w:val="00284703"/>
    <w:rsid w:val="0028623C"/>
    <w:rsid w:val="00286B6D"/>
    <w:rsid w:val="00286B84"/>
    <w:rsid w:val="002870B9"/>
    <w:rsid w:val="00287C09"/>
    <w:rsid w:val="00290E32"/>
    <w:rsid w:val="00292813"/>
    <w:rsid w:val="002953D9"/>
    <w:rsid w:val="002960B2"/>
    <w:rsid w:val="00296B98"/>
    <w:rsid w:val="0029748A"/>
    <w:rsid w:val="002A1DC0"/>
    <w:rsid w:val="002A391D"/>
    <w:rsid w:val="002A3982"/>
    <w:rsid w:val="002A3C99"/>
    <w:rsid w:val="002A4152"/>
    <w:rsid w:val="002A4A5F"/>
    <w:rsid w:val="002A4B40"/>
    <w:rsid w:val="002A5A3F"/>
    <w:rsid w:val="002A5C25"/>
    <w:rsid w:val="002A6A10"/>
    <w:rsid w:val="002A70F0"/>
    <w:rsid w:val="002A71BF"/>
    <w:rsid w:val="002A781C"/>
    <w:rsid w:val="002B1201"/>
    <w:rsid w:val="002B13AE"/>
    <w:rsid w:val="002B17DD"/>
    <w:rsid w:val="002B1951"/>
    <w:rsid w:val="002B2B08"/>
    <w:rsid w:val="002B41C9"/>
    <w:rsid w:val="002B49C6"/>
    <w:rsid w:val="002B69BA"/>
    <w:rsid w:val="002B722D"/>
    <w:rsid w:val="002C0FBC"/>
    <w:rsid w:val="002C1F4E"/>
    <w:rsid w:val="002C22D2"/>
    <w:rsid w:val="002C4E32"/>
    <w:rsid w:val="002C51F8"/>
    <w:rsid w:val="002C5706"/>
    <w:rsid w:val="002C67ED"/>
    <w:rsid w:val="002C6C6E"/>
    <w:rsid w:val="002C7E18"/>
    <w:rsid w:val="002D187E"/>
    <w:rsid w:val="002D2482"/>
    <w:rsid w:val="002D271E"/>
    <w:rsid w:val="002D2BD7"/>
    <w:rsid w:val="002D41AA"/>
    <w:rsid w:val="002D4A5E"/>
    <w:rsid w:val="002D57E2"/>
    <w:rsid w:val="002E19C3"/>
    <w:rsid w:val="002E1CDD"/>
    <w:rsid w:val="002E32DC"/>
    <w:rsid w:val="002E4A22"/>
    <w:rsid w:val="002E4D5C"/>
    <w:rsid w:val="002E5133"/>
    <w:rsid w:val="002E622B"/>
    <w:rsid w:val="002E68EE"/>
    <w:rsid w:val="002E72B8"/>
    <w:rsid w:val="002E74F2"/>
    <w:rsid w:val="002E763B"/>
    <w:rsid w:val="002F00FE"/>
    <w:rsid w:val="002F0935"/>
    <w:rsid w:val="002F172B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0769E"/>
    <w:rsid w:val="00313660"/>
    <w:rsid w:val="00314775"/>
    <w:rsid w:val="00314C66"/>
    <w:rsid w:val="003158D4"/>
    <w:rsid w:val="0031675D"/>
    <w:rsid w:val="0032083A"/>
    <w:rsid w:val="0032142B"/>
    <w:rsid w:val="003227F4"/>
    <w:rsid w:val="0032306C"/>
    <w:rsid w:val="00323C20"/>
    <w:rsid w:val="003248A8"/>
    <w:rsid w:val="0032636E"/>
    <w:rsid w:val="00326907"/>
    <w:rsid w:val="003272BE"/>
    <w:rsid w:val="003277B1"/>
    <w:rsid w:val="00331282"/>
    <w:rsid w:val="0033183A"/>
    <w:rsid w:val="00331FC0"/>
    <w:rsid w:val="003327EF"/>
    <w:rsid w:val="003328F5"/>
    <w:rsid w:val="00333BA4"/>
    <w:rsid w:val="00334ABA"/>
    <w:rsid w:val="00336A50"/>
    <w:rsid w:val="00337A34"/>
    <w:rsid w:val="00340356"/>
    <w:rsid w:val="00340BBC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59F7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DDE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09B7"/>
    <w:rsid w:val="00390FA0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6F0C"/>
    <w:rsid w:val="003A76C2"/>
    <w:rsid w:val="003A7A9D"/>
    <w:rsid w:val="003B036B"/>
    <w:rsid w:val="003B3746"/>
    <w:rsid w:val="003B3A46"/>
    <w:rsid w:val="003B4190"/>
    <w:rsid w:val="003B4A9C"/>
    <w:rsid w:val="003B4F7A"/>
    <w:rsid w:val="003B5C0E"/>
    <w:rsid w:val="003B6B00"/>
    <w:rsid w:val="003B722F"/>
    <w:rsid w:val="003C0666"/>
    <w:rsid w:val="003C18FB"/>
    <w:rsid w:val="003C23FE"/>
    <w:rsid w:val="003C28E1"/>
    <w:rsid w:val="003C2D1D"/>
    <w:rsid w:val="003C2F96"/>
    <w:rsid w:val="003C35AD"/>
    <w:rsid w:val="003C3889"/>
    <w:rsid w:val="003C38DB"/>
    <w:rsid w:val="003C38E7"/>
    <w:rsid w:val="003C3EF1"/>
    <w:rsid w:val="003C59C9"/>
    <w:rsid w:val="003C6154"/>
    <w:rsid w:val="003C6B9A"/>
    <w:rsid w:val="003C72F0"/>
    <w:rsid w:val="003C78A9"/>
    <w:rsid w:val="003D1DF9"/>
    <w:rsid w:val="003D2245"/>
    <w:rsid w:val="003D3985"/>
    <w:rsid w:val="003D56B9"/>
    <w:rsid w:val="003D7CE9"/>
    <w:rsid w:val="003E181C"/>
    <w:rsid w:val="003E253E"/>
    <w:rsid w:val="003E2E5C"/>
    <w:rsid w:val="003E2E93"/>
    <w:rsid w:val="003E3EB3"/>
    <w:rsid w:val="003E4E7E"/>
    <w:rsid w:val="003E53E0"/>
    <w:rsid w:val="003E65A7"/>
    <w:rsid w:val="003E6B0F"/>
    <w:rsid w:val="003E6F61"/>
    <w:rsid w:val="003E7B66"/>
    <w:rsid w:val="003E7DDC"/>
    <w:rsid w:val="003F04B5"/>
    <w:rsid w:val="003F1CD6"/>
    <w:rsid w:val="003F273F"/>
    <w:rsid w:val="003F3C6D"/>
    <w:rsid w:val="003F3CFF"/>
    <w:rsid w:val="003F3E80"/>
    <w:rsid w:val="003F6603"/>
    <w:rsid w:val="00400B0C"/>
    <w:rsid w:val="0040138E"/>
    <w:rsid w:val="00401855"/>
    <w:rsid w:val="0040214A"/>
    <w:rsid w:val="00404745"/>
    <w:rsid w:val="00405377"/>
    <w:rsid w:val="00406894"/>
    <w:rsid w:val="004071E9"/>
    <w:rsid w:val="00410031"/>
    <w:rsid w:val="00412A2F"/>
    <w:rsid w:val="004132E8"/>
    <w:rsid w:val="00414D85"/>
    <w:rsid w:val="0041540D"/>
    <w:rsid w:val="004156B9"/>
    <w:rsid w:val="00416491"/>
    <w:rsid w:val="0041675D"/>
    <w:rsid w:val="004212F2"/>
    <w:rsid w:val="00421DFE"/>
    <w:rsid w:val="00423170"/>
    <w:rsid w:val="004236CA"/>
    <w:rsid w:val="004249DD"/>
    <w:rsid w:val="00424F7A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0F"/>
    <w:rsid w:val="00440510"/>
    <w:rsid w:val="004405B6"/>
    <w:rsid w:val="004407BB"/>
    <w:rsid w:val="004427D8"/>
    <w:rsid w:val="00442988"/>
    <w:rsid w:val="0044534E"/>
    <w:rsid w:val="00447065"/>
    <w:rsid w:val="00450FE7"/>
    <w:rsid w:val="00450FE8"/>
    <w:rsid w:val="004513D7"/>
    <w:rsid w:val="0045149B"/>
    <w:rsid w:val="00452E44"/>
    <w:rsid w:val="00452F3E"/>
    <w:rsid w:val="004534C2"/>
    <w:rsid w:val="00454E20"/>
    <w:rsid w:val="00455078"/>
    <w:rsid w:val="00455363"/>
    <w:rsid w:val="004556B8"/>
    <w:rsid w:val="0045695A"/>
    <w:rsid w:val="00456FA6"/>
    <w:rsid w:val="00457A4A"/>
    <w:rsid w:val="00457C90"/>
    <w:rsid w:val="00461A0A"/>
    <w:rsid w:val="00462A46"/>
    <w:rsid w:val="00464898"/>
    <w:rsid w:val="00464B38"/>
    <w:rsid w:val="00464BB2"/>
    <w:rsid w:val="0046585E"/>
    <w:rsid w:val="004658B3"/>
    <w:rsid w:val="00466190"/>
    <w:rsid w:val="004670FE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2E99"/>
    <w:rsid w:val="00483A4F"/>
    <w:rsid w:val="00483ACB"/>
    <w:rsid w:val="00483F2B"/>
    <w:rsid w:val="00484E81"/>
    <w:rsid w:val="0048606C"/>
    <w:rsid w:val="004861C6"/>
    <w:rsid w:val="00486234"/>
    <w:rsid w:val="00490C23"/>
    <w:rsid w:val="0049151C"/>
    <w:rsid w:val="00492C35"/>
    <w:rsid w:val="00493CD8"/>
    <w:rsid w:val="004950C1"/>
    <w:rsid w:val="00496533"/>
    <w:rsid w:val="00497F92"/>
    <w:rsid w:val="004A0625"/>
    <w:rsid w:val="004A2EE7"/>
    <w:rsid w:val="004A3A9A"/>
    <w:rsid w:val="004A5EEA"/>
    <w:rsid w:val="004A60E2"/>
    <w:rsid w:val="004B1E34"/>
    <w:rsid w:val="004B275F"/>
    <w:rsid w:val="004B4112"/>
    <w:rsid w:val="004B5CD1"/>
    <w:rsid w:val="004B6533"/>
    <w:rsid w:val="004B66D8"/>
    <w:rsid w:val="004C0774"/>
    <w:rsid w:val="004C08B1"/>
    <w:rsid w:val="004C28F1"/>
    <w:rsid w:val="004C3750"/>
    <w:rsid w:val="004C4745"/>
    <w:rsid w:val="004C4D1E"/>
    <w:rsid w:val="004C7DD2"/>
    <w:rsid w:val="004D0BC3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4B5"/>
    <w:rsid w:val="004F2CA7"/>
    <w:rsid w:val="004F5248"/>
    <w:rsid w:val="005032C5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1C3"/>
    <w:rsid w:val="00524B8C"/>
    <w:rsid w:val="00524FD3"/>
    <w:rsid w:val="00525986"/>
    <w:rsid w:val="00525EE2"/>
    <w:rsid w:val="005261B9"/>
    <w:rsid w:val="00527B55"/>
    <w:rsid w:val="00530220"/>
    <w:rsid w:val="00530B3C"/>
    <w:rsid w:val="005320BB"/>
    <w:rsid w:val="00532A54"/>
    <w:rsid w:val="00533966"/>
    <w:rsid w:val="00534479"/>
    <w:rsid w:val="0053466C"/>
    <w:rsid w:val="00534CF0"/>
    <w:rsid w:val="00536C6A"/>
    <w:rsid w:val="00537FD2"/>
    <w:rsid w:val="0054130F"/>
    <w:rsid w:val="00542F06"/>
    <w:rsid w:val="00544E13"/>
    <w:rsid w:val="0054510A"/>
    <w:rsid w:val="00545756"/>
    <w:rsid w:val="00546365"/>
    <w:rsid w:val="00547D9F"/>
    <w:rsid w:val="00552A51"/>
    <w:rsid w:val="0055352F"/>
    <w:rsid w:val="00553AF3"/>
    <w:rsid w:val="005560F1"/>
    <w:rsid w:val="00556F0F"/>
    <w:rsid w:val="005571F6"/>
    <w:rsid w:val="00557FC1"/>
    <w:rsid w:val="0056066E"/>
    <w:rsid w:val="00561774"/>
    <w:rsid w:val="00561ABC"/>
    <w:rsid w:val="00562E36"/>
    <w:rsid w:val="00563425"/>
    <w:rsid w:val="0056465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3B1"/>
    <w:rsid w:val="00577CFC"/>
    <w:rsid w:val="005802D6"/>
    <w:rsid w:val="005817C6"/>
    <w:rsid w:val="00581B53"/>
    <w:rsid w:val="0058236B"/>
    <w:rsid w:val="00582FBC"/>
    <w:rsid w:val="00583AA8"/>
    <w:rsid w:val="005867A5"/>
    <w:rsid w:val="00587DA7"/>
    <w:rsid w:val="00590410"/>
    <w:rsid w:val="00590AA4"/>
    <w:rsid w:val="00592A1A"/>
    <w:rsid w:val="0059320E"/>
    <w:rsid w:val="0059402F"/>
    <w:rsid w:val="005945B2"/>
    <w:rsid w:val="00595928"/>
    <w:rsid w:val="00596637"/>
    <w:rsid w:val="00596890"/>
    <w:rsid w:val="005A272F"/>
    <w:rsid w:val="005A3090"/>
    <w:rsid w:val="005A37CA"/>
    <w:rsid w:val="005A4563"/>
    <w:rsid w:val="005A5206"/>
    <w:rsid w:val="005A53A9"/>
    <w:rsid w:val="005A5F84"/>
    <w:rsid w:val="005A660F"/>
    <w:rsid w:val="005B0C2D"/>
    <w:rsid w:val="005B2EA9"/>
    <w:rsid w:val="005B2FAE"/>
    <w:rsid w:val="005B3B6B"/>
    <w:rsid w:val="005B3D17"/>
    <w:rsid w:val="005B4D4E"/>
    <w:rsid w:val="005B5254"/>
    <w:rsid w:val="005B7C6B"/>
    <w:rsid w:val="005C1593"/>
    <w:rsid w:val="005C1A12"/>
    <w:rsid w:val="005C2CB6"/>
    <w:rsid w:val="005C2EEE"/>
    <w:rsid w:val="005C3568"/>
    <w:rsid w:val="005C4A17"/>
    <w:rsid w:val="005C4CEB"/>
    <w:rsid w:val="005C5999"/>
    <w:rsid w:val="005C5EE6"/>
    <w:rsid w:val="005C6619"/>
    <w:rsid w:val="005D03AF"/>
    <w:rsid w:val="005D0464"/>
    <w:rsid w:val="005D2CA6"/>
    <w:rsid w:val="005D34FF"/>
    <w:rsid w:val="005D4297"/>
    <w:rsid w:val="005D4850"/>
    <w:rsid w:val="005D5FE4"/>
    <w:rsid w:val="005E30FF"/>
    <w:rsid w:val="005E3392"/>
    <w:rsid w:val="005E349A"/>
    <w:rsid w:val="005E3A20"/>
    <w:rsid w:val="005E3C1D"/>
    <w:rsid w:val="005E4126"/>
    <w:rsid w:val="005E44E0"/>
    <w:rsid w:val="005E4C9D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2AC3"/>
    <w:rsid w:val="00604CF6"/>
    <w:rsid w:val="00605820"/>
    <w:rsid w:val="0060743D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5178"/>
    <w:rsid w:val="0063686C"/>
    <w:rsid w:val="0064193D"/>
    <w:rsid w:val="00642777"/>
    <w:rsid w:val="0064349B"/>
    <w:rsid w:val="00643D64"/>
    <w:rsid w:val="00645E0F"/>
    <w:rsid w:val="006464BF"/>
    <w:rsid w:val="00650205"/>
    <w:rsid w:val="00650BFD"/>
    <w:rsid w:val="006522D9"/>
    <w:rsid w:val="0065327A"/>
    <w:rsid w:val="006546A2"/>
    <w:rsid w:val="0065486F"/>
    <w:rsid w:val="0065576C"/>
    <w:rsid w:val="00661B2D"/>
    <w:rsid w:val="00661BFD"/>
    <w:rsid w:val="0066211A"/>
    <w:rsid w:val="00663198"/>
    <w:rsid w:val="00664425"/>
    <w:rsid w:val="006651AE"/>
    <w:rsid w:val="0067142A"/>
    <w:rsid w:val="00671A76"/>
    <w:rsid w:val="0067219C"/>
    <w:rsid w:val="006721A1"/>
    <w:rsid w:val="00672D6F"/>
    <w:rsid w:val="0067342D"/>
    <w:rsid w:val="006749A8"/>
    <w:rsid w:val="00675024"/>
    <w:rsid w:val="006755D3"/>
    <w:rsid w:val="00675E45"/>
    <w:rsid w:val="00676D4B"/>
    <w:rsid w:val="0067725A"/>
    <w:rsid w:val="006778E5"/>
    <w:rsid w:val="00681AA9"/>
    <w:rsid w:val="0068209A"/>
    <w:rsid w:val="006830C6"/>
    <w:rsid w:val="00683F6B"/>
    <w:rsid w:val="0068687D"/>
    <w:rsid w:val="00686B67"/>
    <w:rsid w:val="00687221"/>
    <w:rsid w:val="00687D09"/>
    <w:rsid w:val="0069085E"/>
    <w:rsid w:val="00690A67"/>
    <w:rsid w:val="006911A0"/>
    <w:rsid w:val="006919B1"/>
    <w:rsid w:val="00692263"/>
    <w:rsid w:val="006928D7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86B"/>
    <w:rsid w:val="006A7B3D"/>
    <w:rsid w:val="006A7F93"/>
    <w:rsid w:val="006B1906"/>
    <w:rsid w:val="006B1F39"/>
    <w:rsid w:val="006B2378"/>
    <w:rsid w:val="006B2753"/>
    <w:rsid w:val="006B27C1"/>
    <w:rsid w:val="006B3725"/>
    <w:rsid w:val="006B382D"/>
    <w:rsid w:val="006B4236"/>
    <w:rsid w:val="006B5B29"/>
    <w:rsid w:val="006B73B5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1C71"/>
    <w:rsid w:val="006D4369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0FFC"/>
    <w:rsid w:val="006F1F68"/>
    <w:rsid w:val="006F296F"/>
    <w:rsid w:val="006F32BF"/>
    <w:rsid w:val="006F5988"/>
    <w:rsid w:val="006F65E1"/>
    <w:rsid w:val="006F6673"/>
    <w:rsid w:val="00700241"/>
    <w:rsid w:val="0070035D"/>
    <w:rsid w:val="00701991"/>
    <w:rsid w:val="007023BD"/>
    <w:rsid w:val="0070308C"/>
    <w:rsid w:val="00704CFB"/>
    <w:rsid w:val="007075B4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446"/>
    <w:rsid w:val="00742A38"/>
    <w:rsid w:val="00742D5E"/>
    <w:rsid w:val="0074593D"/>
    <w:rsid w:val="00746852"/>
    <w:rsid w:val="00746B7D"/>
    <w:rsid w:val="00746D01"/>
    <w:rsid w:val="00747098"/>
    <w:rsid w:val="00750A0E"/>
    <w:rsid w:val="00751247"/>
    <w:rsid w:val="00751557"/>
    <w:rsid w:val="00752092"/>
    <w:rsid w:val="007523C7"/>
    <w:rsid w:val="00752459"/>
    <w:rsid w:val="007524F5"/>
    <w:rsid w:val="00753F9F"/>
    <w:rsid w:val="00754946"/>
    <w:rsid w:val="00755436"/>
    <w:rsid w:val="00760924"/>
    <w:rsid w:val="007616CF"/>
    <w:rsid w:val="00762499"/>
    <w:rsid w:val="007628E9"/>
    <w:rsid w:val="00762B6F"/>
    <w:rsid w:val="007632B9"/>
    <w:rsid w:val="00763DE6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169"/>
    <w:rsid w:val="00780451"/>
    <w:rsid w:val="00780F29"/>
    <w:rsid w:val="007814B0"/>
    <w:rsid w:val="007828B3"/>
    <w:rsid w:val="0078348F"/>
    <w:rsid w:val="00783663"/>
    <w:rsid w:val="00783F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06C5"/>
    <w:rsid w:val="007B3BE5"/>
    <w:rsid w:val="007B3D91"/>
    <w:rsid w:val="007B4206"/>
    <w:rsid w:val="007B4758"/>
    <w:rsid w:val="007B4E0D"/>
    <w:rsid w:val="007B5883"/>
    <w:rsid w:val="007B6328"/>
    <w:rsid w:val="007B7F42"/>
    <w:rsid w:val="007C0058"/>
    <w:rsid w:val="007C00A5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6C02"/>
    <w:rsid w:val="007C752D"/>
    <w:rsid w:val="007D0B80"/>
    <w:rsid w:val="007D1811"/>
    <w:rsid w:val="007D25CC"/>
    <w:rsid w:val="007D73B5"/>
    <w:rsid w:val="007E0F17"/>
    <w:rsid w:val="007E1503"/>
    <w:rsid w:val="007E2DF0"/>
    <w:rsid w:val="007E3A7F"/>
    <w:rsid w:val="007E426B"/>
    <w:rsid w:val="007E55BE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1C1C"/>
    <w:rsid w:val="008038A0"/>
    <w:rsid w:val="00803AF6"/>
    <w:rsid w:val="00804082"/>
    <w:rsid w:val="00804668"/>
    <w:rsid w:val="00804DEC"/>
    <w:rsid w:val="00804E48"/>
    <w:rsid w:val="008052DF"/>
    <w:rsid w:val="008067D7"/>
    <w:rsid w:val="00813AFE"/>
    <w:rsid w:val="00814C35"/>
    <w:rsid w:val="00815559"/>
    <w:rsid w:val="00815E27"/>
    <w:rsid w:val="00815FBD"/>
    <w:rsid w:val="008178A3"/>
    <w:rsid w:val="00821692"/>
    <w:rsid w:val="00821D1E"/>
    <w:rsid w:val="00821D53"/>
    <w:rsid w:val="0082276F"/>
    <w:rsid w:val="0082477D"/>
    <w:rsid w:val="00824BC9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323A"/>
    <w:rsid w:val="00835964"/>
    <w:rsid w:val="00835B38"/>
    <w:rsid w:val="00836290"/>
    <w:rsid w:val="00836633"/>
    <w:rsid w:val="00840B97"/>
    <w:rsid w:val="0084347C"/>
    <w:rsid w:val="0084526A"/>
    <w:rsid w:val="00846659"/>
    <w:rsid w:val="0084758D"/>
    <w:rsid w:val="0085037C"/>
    <w:rsid w:val="00850C24"/>
    <w:rsid w:val="008526C3"/>
    <w:rsid w:val="00852A14"/>
    <w:rsid w:val="00852C70"/>
    <w:rsid w:val="00852D52"/>
    <w:rsid w:val="008539B9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77B3F"/>
    <w:rsid w:val="00877D01"/>
    <w:rsid w:val="0088019C"/>
    <w:rsid w:val="00880912"/>
    <w:rsid w:val="00880E98"/>
    <w:rsid w:val="0088138D"/>
    <w:rsid w:val="008818A9"/>
    <w:rsid w:val="00881AAF"/>
    <w:rsid w:val="00882710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3EEB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788"/>
    <w:rsid w:val="008B7AB2"/>
    <w:rsid w:val="008C0073"/>
    <w:rsid w:val="008C0B08"/>
    <w:rsid w:val="008C2B17"/>
    <w:rsid w:val="008C39FF"/>
    <w:rsid w:val="008C4E38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2FAB"/>
    <w:rsid w:val="008D3D62"/>
    <w:rsid w:val="008D3EFD"/>
    <w:rsid w:val="008D43AD"/>
    <w:rsid w:val="008D46D3"/>
    <w:rsid w:val="008D4CEA"/>
    <w:rsid w:val="008D5212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E7DAF"/>
    <w:rsid w:val="008F007B"/>
    <w:rsid w:val="008F007C"/>
    <w:rsid w:val="008F033B"/>
    <w:rsid w:val="008F055D"/>
    <w:rsid w:val="008F2DDF"/>
    <w:rsid w:val="008F75E7"/>
    <w:rsid w:val="00901FE9"/>
    <w:rsid w:val="00903E82"/>
    <w:rsid w:val="00904448"/>
    <w:rsid w:val="0090579B"/>
    <w:rsid w:val="00905C68"/>
    <w:rsid w:val="00906D17"/>
    <w:rsid w:val="009072D6"/>
    <w:rsid w:val="009121FD"/>
    <w:rsid w:val="00912492"/>
    <w:rsid w:val="00913E6E"/>
    <w:rsid w:val="009216DA"/>
    <w:rsid w:val="009226AA"/>
    <w:rsid w:val="0092392E"/>
    <w:rsid w:val="00925692"/>
    <w:rsid w:val="0092707A"/>
    <w:rsid w:val="009304FE"/>
    <w:rsid w:val="00931D5F"/>
    <w:rsid w:val="00934A6E"/>
    <w:rsid w:val="00934B21"/>
    <w:rsid w:val="00935511"/>
    <w:rsid w:val="00935FB9"/>
    <w:rsid w:val="009370BA"/>
    <w:rsid w:val="00937286"/>
    <w:rsid w:val="00940497"/>
    <w:rsid w:val="00940EC8"/>
    <w:rsid w:val="00941DB3"/>
    <w:rsid w:val="00942C97"/>
    <w:rsid w:val="0094372A"/>
    <w:rsid w:val="009437F7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1D7E"/>
    <w:rsid w:val="00972572"/>
    <w:rsid w:val="00973491"/>
    <w:rsid w:val="00977CDD"/>
    <w:rsid w:val="00977D7E"/>
    <w:rsid w:val="00981CB2"/>
    <w:rsid w:val="00982D73"/>
    <w:rsid w:val="00983717"/>
    <w:rsid w:val="00983A75"/>
    <w:rsid w:val="00985246"/>
    <w:rsid w:val="009877A2"/>
    <w:rsid w:val="009878C5"/>
    <w:rsid w:val="009900A1"/>
    <w:rsid w:val="009922D1"/>
    <w:rsid w:val="00992C09"/>
    <w:rsid w:val="00993081"/>
    <w:rsid w:val="009931BC"/>
    <w:rsid w:val="00993664"/>
    <w:rsid w:val="00993D93"/>
    <w:rsid w:val="00993E77"/>
    <w:rsid w:val="00994A76"/>
    <w:rsid w:val="00994D45"/>
    <w:rsid w:val="00996372"/>
    <w:rsid w:val="00997C91"/>
    <w:rsid w:val="009A1472"/>
    <w:rsid w:val="009A2955"/>
    <w:rsid w:val="009A2CBB"/>
    <w:rsid w:val="009A3078"/>
    <w:rsid w:val="009A3891"/>
    <w:rsid w:val="009A38F9"/>
    <w:rsid w:val="009A475C"/>
    <w:rsid w:val="009A4C37"/>
    <w:rsid w:val="009A4CAF"/>
    <w:rsid w:val="009A5A71"/>
    <w:rsid w:val="009A692A"/>
    <w:rsid w:val="009A72AA"/>
    <w:rsid w:val="009A79AE"/>
    <w:rsid w:val="009A7EAE"/>
    <w:rsid w:val="009B0011"/>
    <w:rsid w:val="009B0F6D"/>
    <w:rsid w:val="009B198D"/>
    <w:rsid w:val="009B1C4F"/>
    <w:rsid w:val="009B1E1F"/>
    <w:rsid w:val="009B1F6E"/>
    <w:rsid w:val="009B35AF"/>
    <w:rsid w:val="009B3BC6"/>
    <w:rsid w:val="009B49B6"/>
    <w:rsid w:val="009B4D4E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1B18"/>
    <w:rsid w:val="009D23AD"/>
    <w:rsid w:val="009D70E6"/>
    <w:rsid w:val="009D7B80"/>
    <w:rsid w:val="009E12BD"/>
    <w:rsid w:val="009E37BC"/>
    <w:rsid w:val="009E4D71"/>
    <w:rsid w:val="009E5881"/>
    <w:rsid w:val="009E5AFB"/>
    <w:rsid w:val="009E5D71"/>
    <w:rsid w:val="009E6A0F"/>
    <w:rsid w:val="009E6A11"/>
    <w:rsid w:val="009E6F67"/>
    <w:rsid w:val="009E77F4"/>
    <w:rsid w:val="009E79DD"/>
    <w:rsid w:val="009F1726"/>
    <w:rsid w:val="009F279D"/>
    <w:rsid w:val="009F4F32"/>
    <w:rsid w:val="009F532C"/>
    <w:rsid w:val="009F58CA"/>
    <w:rsid w:val="009F66BE"/>
    <w:rsid w:val="009F6919"/>
    <w:rsid w:val="009F6A59"/>
    <w:rsid w:val="00A0017C"/>
    <w:rsid w:val="00A00F0E"/>
    <w:rsid w:val="00A017A2"/>
    <w:rsid w:val="00A01A34"/>
    <w:rsid w:val="00A03A27"/>
    <w:rsid w:val="00A0539F"/>
    <w:rsid w:val="00A061A1"/>
    <w:rsid w:val="00A06A8C"/>
    <w:rsid w:val="00A06DEF"/>
    <w:rsid w:val="00A07057"/>
    <w:rsid w:val="00A07BC1"/>
    <w:rsid w:val="00A10720"/>
    <w:rsid w:val="00A10B54"/>
    <w:rsid w:val="00A10BBD"/>
    <w:rsid w:val="00A10BE7"/>
    <w:rsid w:val="00A113B4"/>
    <w:rsid w:val="00A12328"/>
    <w:rsid w:val="00A12C25"/>
    <w:rsid w:val="00A13210"/>
    <w:rsid w:val="00A13296"/>
    <w:rsid w:val="00A165A7"/>
    <w:rsid w:val="00A20D38"/>
    <w:rsid w:val="00A2235A"/>
    <w:rsid w:val="00A2301F"/>
    <w:rsid w:val="00A240C2"/>
    <w:rsid w:val="00A26395"/>
    <w:rsid w:val="00A26563"/>
    <w:rsid w:val="00A26874"/>
    <w:rsid w:val="00A27ED6"/>
    <w:rsid w:val="00A30525"/>
    <w:rsid w:val="00A306E7"/>
    <w:rsid w:val="00A30B6E"/>
    <w:rsid w:val="00A30E82"/>
    <w:rsid w:val="00A31380"/>
    <w:rsid w:val="00A32AC2"/>
    <w:rsid w:val="00A33C8E"/>
    <w:rsid w:val="00A33DE9"/>
    <w:rsid w:val="00A35E3E"/>
    <w:rsid w:val="00A3607C"/>
    <w:rsid w:val="00A3696A"/>
    <w:rsid w:val="00A36A3E"/>
    <w:rsid w:val="00A400CA"/>
    <w:rsid w:val="00A405C9"/>
    <w:rsid w:val="00A419A7"/>
    <w:rsid w:val="00A4228C"/>
    <w:rsid w:val="00A422B8"/>
    <w:rsid w:val="00A43396"/>
    <w:rsid w:val="00A44148"/>
    <w:rsid w:val="00A44717"/>
    <w:rsid w:val="00A45DCC"/>
    <w:rsid w:val="00A45F1F"/>
    <w:rsid w:val="00A50B82"/>
    <w:rsid w:val="00A523CE"/>
    <w:rsid w:val="00A548DF"/>
    <w:rsid w:val="00A54DC9"/>
    <w:rsid w:val="00A554A9"/>
    <w:rsid w:val="00A56233"/>
    <w:rsid w:val="00A5624F"/>
    <w:rsid w:val="00A56EC0"/>
    <w:rsid w:val="00A57807"/>
    <w:rsid w:val="00A60C7E"/>
    <w:rsid w:val="00A60CC4"/>
    <w:rsid w:val="00A614E5"/>
    <w:rsid w:val="00A63BE5"/>
    <w:rsid w:val="00A6581E"/>
    <w:rsid w:val="00A67944"/>
    <w:rsid w:val="00A67AA4"/>
    <w:rsid w:val="00A7027F"/>
    <w:rsid w:val="00A70DEC"/>
    <w:rsid w:val="00A726C4"/>
    <w:rsid w:val="00A72F60"/>
    <w:rsid w:val="00A735E0"/>
    <w:rsid w:val="00A73B02"/>
    <w:rsid w:val="00A745EE"/>
    <w:rsid w:val="00A74DCC"/>
    <w:rsid w:val="00A75BB8"/>
    <w:rsid w:val="00A77C37"/>
    <w:rsid w:val="00A77DED"/>
    <w:rsid w:val="00A77ED7"/>
    <w:rsid w:val="00A81B7F"/>
    <w:rsid w:val="00A8261A"/>
    <w:rsid w:val="00A82EA7"/>
    <w:rsid w:val="00A839B4"/>
    <w:rsid w:val="00A83B13"/>
    <w:rsid w:val="00A84CFA"/>
    <w:rsid w:val="00A86355"/>
    <w:rsid w:val="00A8673D"/>
    <w:rsid w:val="00A87080"/>
    <w:rsid w:val="00A8736E"/>
    <w:rsid w:val="00A90885"/>
    <w:rsid w:val="00A9094E"/>
    <w:rsid w:val="00A90B82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1B8"/>
    <w:rsid w:val="00AB062F"/>
    <w:rsid w:val="00AB1EA0"/>
    <w:rsid w:val="00AB2082"/>
    <w:rsid w:val="00AB25EC"/>
    <w:rsid w:val="00AB31EE"/>
    <w:rsid w:val="00AB3393"/>
    <w:rsid w:val="00AB53DF"/>
    <w:rsid w:val="00AB5F7F"/>
    <w:rsid w:val="00AB61CD"/>
    <w:rsid w:val="00AC0A2A"/>
    <w:rsid w:val="00AC6339"/>
    <w:rsid w:val="00AC6954"/>
    <w:rsid w:val="00AD044B"/>
    <w:rsid w:val="00AD083D"/>
    <w:rsid w:val="00AD18A4"/>
    <w:rsid w:val="00AD2627"/>
    <w:rsid w:val="00AD2FFB"/>
    <w:rsid w:val="00AD321E"/>
    <w:rsid w:val="00AD4081"/>
    <w:rsid w:val="00AD4DEF"/>
    <w:rsid w:val="00AD7008"/>
    <w:rsid w:val="00AD7754"/>
    <w:rsid w:val="00AE0C52"/>
    <w:rsid w:val="00AE14B3"/>
    <w:rsid w:val="00AE294D"/>
    <w:rsid w:val="00AE2DB6"/>
    <w:rsid w:val="00AE38AB"/>
    <w:rsid w:val="00AE4894"/>
    <w:rsid w:val="00AF0EBB"/>
    <w:rsid w:val="00AF18E3"/>
    <w:rsid w:val="00AF1E44"/>
    <w:rsid w:val="00AF2EB9"/>
    <w:rsid w:val="00AF3B43"/>
    <w:rsid w:val="00AF4D3B"/>
    <w:rsid w:val="00AF55F9"/>
    <w:rsid w:val="00AF63F5"/>
    <w:rsid w:val="00AF68B2"/>
    <w:rsid w:val="00AF79C9"/>
    <w:rsid w:val="00B00CBE"/>
    <w:rsid w:val="00B01350"/>
    <w:rsid w:val="00B0241D"/>
    <w:rsid w:val="00B03301"/>
    <w:rsid w:val="00B04C3E"/>
    <w:rsid w:val="00B04C8F"/>
    <w:rsid w:val="00B05575"/>
    <w:rsid w:val="00B10772"/>
    <w:rsid w:val="00B114FD"/>
    <w:rsid w:val="00B132E9"/>
    <w:rsid w:val="00B14E7C"/>
    <w:rsid w:val="00B150B4"/>
    <w:rsid w:val="00B170EA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B4A"/>
    <w:rsid w:val="00B32F08"/>
    <w:rsid w:val="00B338D4"/>
    <w:rsid w:val="00B33DFA"/>
    <w:rsid w:val="00B34945"/>
    <w:rsid w:val="00B3627C"/>
    <w:rsid w:val="00B417DD"/>
    <w:rsid w:val="00B4270A"/>
    <w:rsid w:val="00B4395F"/>
    <w:rsid w:val="00B43C2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15DC"/>
    <w:rsid w:val="00B7261E"/>
    <w:rsid w:val="00B72D3A"/>
    <w:rsid w:val="00B73255"/>
    <w:rsid w:val="00B73769"/>
    <w:rsid w:val="00B749ED"/>
    <w:rsid w:val="00B761B0"/>
    <w:rsid w:val="00B7646E"/>
    <w:rsid w:val="00B773AF"/>
    <w:rsid w:val="00B8086B"/>
    <w:rsid w:val="00B81EF1"/>
    <w:rsid w:val="00B825B3"/>
    <w:rsid w:val="00B82769"/>
    <w:rsid w:val="00B8278E"/>
    <w:rsid w:val="00B840EA"/>
    <w:rsid w:val="00B851FF"/>
    <w:rsid w:val="00B85619"/>
    <w:rsid w:val="00B869C6"/>
    <w:rsid w:val="00B870BB"/>
    <w:rsid w:val="00B8797A"/>
    <w:rsid w:val="00B932F0"/>
    <w:rsid w:val="00B93649"/>
    <w:rsid w:val="00B93905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A62AD"/>
    <w:rsid w:val="00BA71FE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035"/>
    <w:rsid w:val="00BC2BB6"/>
    <w:rsid w:val="00BC3FF9"/>
    <w:rsid w:val="00BC49D7"/>
    <w:rsid w:val="00BC7E24"/>
    <w:rsid w:val="00BD0059"/>
    <w:rsid w:val="00BD18A3"/>
    <w:rsid w:val="00BD3331"/>
    <w:rsid w:val="00BD4330"/>
    <w:rsid w:val="00BD45A6"/>
    <w:rsid w:val="00BD6725"/>
    <w:rsid w:val="00BD69E6"/>
    <w:rsid w:val="00BD6EC6"/>
    <w:rsid w:val="00BE0EB2"/>
    <w:rsid w:val="00BE4900"/>
    <w:rsid w:val="00BE4C02"/>
    <w:rsid w:val="00BE53AF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28B"/>
    <w:rsid w:val="00BF5ECE"/>
    <w:rsid w:val="00BF6C87"/>
    <w:rsid w:val="00BF753B"/>
    <w:rsid w:val="00C021E2"/>
    <w:rsid w:val="00C0418B"/>
    <w:rsid w:val="00C052E9"/>
    <w:rsid w:val="00C07B8D"/>
    <w:rsid w:val="00C10E1B"/>
    <w:rsid w:val="00C13D5D"/>
    <w:rsid w:val="00C15B9D"/>
    <w:rsid w:val="00C2083A"/>
    <w:rsid w:val="00C227C9"/>
    <w:rsid w:val="00C23C14"/>
    <w:rsid w:val="00C2413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44AD"/>
    <w:rsid w:val="00C46E51"/>
    <w:rsid w:val="00C47D29"/>
    <w:rsid w:val="00C51DFB"/>
    <w:rsid w:val="00C522B4"/>
    <w:rsid w:val="00C535DD"/>
    <w:rsid w:val="00C538E5"/>
    <w:rsid w:val="00C54D98"/>
    <w:rsid w:val="00C55424"/>
    <w:rsid w:val="00C604C9"/>
    <w:rsid w:val="00C6085D"/>
    <w:rsid w:val="00C60AB0"/>
    <w:rsid w:val="00C60E12"/>
    <w:rsid w:val="00C6227A"/>
    <w:rsid w:val="00C62A34"/>
    <w:rsid w:val="00C63325"/>
    <w:rsid w:val="00C64319"/>
    <w:rsid w:val="00C6457A"/>
    <w:rsid w:val="00C6523B"/>
    <w:rsid w:val="00C66F25"/>
    <w:rsid w:val="00C67B2F"/>
    <w:rsid w:val="00C70ABE"/>
    <w:rsid w:val="00C70C1F"/>
    <w:rsid w:val="00C71E91"/>
    <w:rsid w:val="00C730F5"/>
    <w:rsid w:val="00C73231"/>
    <w:rsid w:val="00C736E5"/>
    <w:rsid w:val="00C74C5C"/>
    <w:rsid w:val="00C74DB1"/>
    <w:rsid w:val="00C76BD2"/>
    <w:rsid w:val="00C77768"/>
    <w:rsid w:val="00C77B32"/>
    <w:rsid w:val="00C8319D"/>
    <w:rsid w:val="00C83A1A"/>
    <w:rsid w:val="00C86496"/>
    <w:rsid w:val="00C8686A"/>
    <w:rsid w:val="00C86953"/>
    <w:rsid w:val="00C91D47"/>
    <w:rsid w:val="00C92272"/>
    <w:rsid w:val="00C92506"/>
    <w:rsid w:val="00C92B86"/>
    <w:rsid w:val="00C9421E"/>
    <w:rsid w:val="00C947A4"/>
    <w:rsid w:val="00C94957"/>
    <w:rsid w:val="00C94E82"/>
    <w:rsid w:val="00C95376"/>
    <w:rsid w:val="00C96621"/>
    <w:rsid w:val="00C96B4F"/>
    <w:rsid w:val="00C9796C"/>
    <w:rsid w:val="00CA0242"/>
    <w:rsid w:val="00CA0DDC"/>
    <w:rsid w:val="00CA18D9"/>
    <w:rsid w:val="00CA21BD"/>
    <w:rsid w:val="00CA21E6"/>
    <w:rsid w:val="00CA3FF4"/>
    <w:rsid w:val="00CA4024"/>
    <w:rsid w:val="00CA7D8C"/>
    <w:rsid w:val="00CB12CA"/>
    <w:rsid w:val="00CB50D2"/>
    <w:rsid w:val="00CB7179"/>
    <w:rsid w:val="00CB7C7D"/>
    <w:rsid w:val="00CC0010"/>
    <w:rsid w:val="00CC00D4"/>
    <w:rsid w:val="00CC1F31"/>
    <w:rsid w:val="00CC3179"/>
    <w:rsid w:val="00CC3C5A"/>
    <w:rsid w:val="00CC4044"/>
    <w:rsid w:val="00CC4EB9"/>
    <w:rsid w:val="00CC5714"/>
    <w:rsid w:val="00CC57F3"/>
    <w:rsid w:val="00CC7147"/>
    <w:rsid w:val="00CC7C18"/>
    <w:rsid w:val="00CD08B6"/>
    <w:rsid w:val="00CD2378"/>
    <w:rsid w:val="00CD36AE"/>
    <w:rsid w:val="00CD3B3E"/>
    <w:rsid w:val="00CD4316"/>
    <w:rsid w:val="00CD4CF2"/>
    <w:rsid w:val="00CD52FE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5F5D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1E3C"/>
    <w:rsid w:val="00D022F5"/>
    <w:rsid w:val="00D02843"/>
    <w:rsid w:val="00D05115"/>
    <w:rsid w:val="00D05B1A"/>
    <w:rsid w:val="00D05D8A"/>
    <w:rsid w:val="00D05F7A"/>
    <w:rsid w:val="00D066E6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364"/>
    <w:rsid w:val="00D1570C"/>
    <w:rsid w:val="00D15E5C"/>
    <w:rsid w:val="00D16597"/>
    <w:rsid w:val="00D1666F"/>
    <w:rsid w:val="00D16A45"/>
    <w:rsid w:val="00D16FB1"/>
    <w:rsid w:val="00D2043D"/>
    <w:rsid w:val="00D2143E"/>
    <w:rsid w:val="00D239AB"/>
    <w:rsid w:val="00D27491"/>
    <w:rsid w:val="00D27524"/>
    <w:rsid w:val="00D2768B"/>
    <w:rsid w:val="00D317AC"/>
    <w:rsid w:val="00D34100"/>
    <w:rsid w:val="00D3443C"/>
    <w:rsid w:val="00D34B48"/>
    <w:rsid w:val="00D351E8"/>
    <w:rsid w:val="00D35AEC"/>
    <w:rsid w:val="00D368E8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57A60"/>
    <w:rsid w:val="00D60EE3"/>
    <w:rsid w:val="00D619D8"/>
    <w:rsid w:val="00D61AF6"/>
    <w:rsid w:val="00D63046"/>
    <w:rsid w:val="00D63602"/>
    <w:rsid w:val="00D6431B"/>
    <w:rsid w:val="00D65C07"/>
    <w:rsid w:val="00D66667"/>
    <w:rsid w:val="00D669F5"/>
    <w:rsid w:val="00D708E9"/>
    <w:rsid w:val="00D70F41"/>
    <w:rsid w:val="00D71B4B"/>
    <w:rsid w:val="00D72A09"/>
    <w:rsid w:val="00D72A88"/>
    <w:rsid w:val="00D72D49"/>
    <w:rsid w:val="00D73E6C"/>
    <w:rsid w:val="00D75061"/>
    <w:rsid w:val="00D753E3"/>
    <w:rsid w:val="00D75612"/>
    <w:rsid w:val="00D758DC"/>
    <w:rsid w:val="00D75C5F"/>
    <w:rsid w:val="00D7785B"/>
    <w:rsid w:val="00D77EF0"/>
    <w:rsid w:val="00D80282"/>
    <w:rsid w:val="00D80461"/>
    <w:rsid w:val="00D812CD"/>
    <w:rsid w:val="00D81896"/>
    <w:rsid w:val="00D82037"/>
    <w:rsid w:val="00D83569"/>
    <w:rsid w:val="00D85D49"/>
    <w:rsid w:val="00D85FBD"/>
    <w:rsid w:val="00D86A02"/>
    <w:rsid w:val="00D8738D"/>
    <w:rsid w:val="00D8798C"/>
    <w:rsid w:val="00D9166C"/>
    <w:rsid w:val="00D92051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455"/>
    <w:rsid w:val="00DA5AF2"/>
    <w:rsid w:val="00DA5B3B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B70C2"/>
    <w:rsid w:val="00DC1B3D"/>
    <w:rsid w:val="00DC2CDA"/>
    <w:rsid w:val="00DC3F1B"/>
    <w:rsid w:val="00DC4144"/>
    <w:rsid w:val="00DC4A96"/>
    <w:rsid w:val="00DC54CD"/>
    <w:rsid w:val="00DC5906"/>
    <w:rsid w:val="00DC678F"/>
    <w:rsid w:val="00DC6E0C"/>
    <w:rsid w:val="00DC7031"/>
    <w:rsid w:val="00DC77DF"/>
    <w:rsid w:val="00DC78FF"/>
    <w:rsid w:val="00DC7F4A"/>
    <w:rsid w:val="00DD1347"/>
    <w:rsid w:val="00DD15D7"/>
    <w:rsid w:val="00DD1880"/>
    <w:rsid w:val="00DD196D"/>
    <w:rsid w:val="00DD2007"/>
    <w:rsid w:val="00DD2D43"/>
    <w:rsid w:val="00DD3007"/>
    <w:rsid w:val="00DD36CE"/>
    <w:rsid w:val="00DD3C3E"/>
    <w:rsid w:val="00DD43C0"/>
    <w:rsid w:val="00DD6B4B"/>
    <w:rsid w:val="00DD6CF2"/>
    <w:rsid w:val="00DD7257"/>
    <w:rsid w:val="00DD7C6A"/>
    <w:rsid w:val="00DE2741"/>
    <w:rsid w:val="00DE28AB"/>
    <w:rsid w:val="00DE34CF"/>
    <w:rsid w:val="00DE45B9"/>
    <w:rsid w:val="00DE45E8"/>
    <w:rsid w:val="00DE48A7"/>
    <w:rsid w:val="00DE4A28"/>
    <w:rsid w:val="00DE5466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087"/>
    <w:rsid w:val="00E02A08"/>
    <w:rsid w:val="00E02B9B"/>
    <w:rsid w:val="00E048F9"/>
    <w:rsid w:val="00E04989"/>
    <w:rsid w:val="00E06727"/>
    <w:rsid w:val="00E07116"/>
    <w:rsid w:val="00E07A55"/>
    <w:rsid w:val="00E10530"/>
    <w:rsid w:val="00E1069C"/>
    <w:rsid w:val="00E10AA9"/>
    <w:rsid w:val="00E125CA"/>
    <w:rsid w:val="00E12CE8"/>
    <w:rsid w:val="00E12D25"/>
    <w:rsid w:val="00E12FEE"/>
    <w:rsid w:val="00E13C62"/>
    <w:rsid w:val="00E14F93"/>
    <w:rsid w:val="00E15E66"/>
    <w:rsid w:val="00E17675"/>
    <w:rsid w:val="00E21231"/>
    <w:rsid w:val="00E21B9F"/>
    <w:rsid w:val="00E225A6"/>
    <w:rsid w:val="00E24BAB"/>
    <w:rsid w:val="00E256C8"/>
    <w:rsid w:val="00E26895"/>
    <w:rsid w:val="00E26BA5"/>
    <w:rsid w:val="00E30580"/>
    <w:rsid w:val="00E3201F"/>
    <w:rsid w:val="00E32943"/>
    <w:rsid w:val="00E32DB6"/>
    <w:rsid w:val="00E3361D"/>
    <w:rsid w:val="00E34963"/>
    <w:rsid w:val="00E34AE3"/>
    <w:rsid w:val="00E352AB"/>
    <w:rsid w:val="00E36A02"/>
    <w:rsid w:val="00E36F96"/>
    <w:rsid w:val="00E37068"/>
    <w:rsid w:val="00E40893"/>
    <w:rsid w:val="00E417E1"/>
    <w:rsid w:val="00E417E5"/>
    <w:rsid w:val="00E41ABE"/>
    <w:rsid w:val="00E421C0"/>
    <w:rsid w:val="00E422F4"/>
    <w:rsid w:val="00E428C9"/>
    <w:rsid w:val="00E43126"/>
    <w:rsid w:val="00E44AAD"/>
    <w:rsid w:val="00E44C7F"/>
    <w:rsid w:val="00E44FEE"/>
    <w:rsid w:val="00E46CBB"/>
    <w:rsid w:val="00E475D8"/>
    <w:rsid w:val="00E47FFD"/>
    <w:rsid w:val="00E51123"/>
    <w:rsid w:val="00E5261D"/>
    <w:rsid w:val="00E5274E"/>
    <w:rsid w:val="00E5294C"/>
    <w:rsid w:val="00E541E7"/>
    <w:rsid w:val="00E55CBA"/>
    <w:rsid w:val="00E567F6"/>
    <w:rsid w:val="00E571BE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BB9"/>
    <w:rsid w:val="00E72CD6"/>
    <w:rsid w:val="00E74729"/>
    <w:rsid w:val="00E754CE"/>
    <w:rsid w:val="00E75B0A"/>
    <w:rsid w:val="00E80792"/>
    <w:rsid w:val="00E80DB2"/>
    <w:rsid w:val="00E80E1E"/>
    <w:rsid w:val="00E80F97"/>
    <w:rsid w:val="00E81376"/>
    <w:rsid w:val="00E820B0"/>
    <w:rsid w:val="00E8299F"/>
    <w:rsid w:val="00E83DFA"/>
    <w:rsid w:val="00E851EF"/>
    <w:rsid w:val="00E85B66"/>
    <w:rsid w:val="00E86A3C"/>
    <w:rsid w:val="00E87C14"/>
    <w:rsid w:val="00E929C9"/>
    <w:rsid w:val="00E92D10"/>
    <w:rsid w:val="00E93B0F"/>
    <w:rsid w:val="00E9435E"/>
    <w:rsid w:val="00E947C6"/>
    <w:rsid w:val="00EA0B0F"/>
    <w:rsid w:val="00EA1AF1"/>
    <w:rsid w:val="00EA3F3C"/>
    <w:rsid w:val="00EA468B"/>
    <w:rsid w:val="00EA6D36"/>
    <w:rsid w:val="00EA7491"/>
    <w:rsid w:val="00EB0310"/>
    <w:rsid w:val="00EB12C2"/>
    <w:rsid w:val="00EB13C0"/>
    <w:rsid w:val="00EB2181"/>
    <w:rsid w:val="00EB4227"/>
    <w:rsid w:val="00EB47EE"/>
    <w:rsid w:val="00EB547C"/>
    <w:rsid w:val="00EB5CC6"/>
    <w:rsid w:val="00EB5EAC"/>
    <w:rsid w:val="00EB6558"/>
    <w:rsid w:val="00EB66D8"/>
    <w:rsid w:val="00EC0B9B"/>
    <w:rsid w:val="00EC1D01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20B4"/>
    <w:rsid w:val="00ED3BFE"/>
    <w:rsid w:val="00ED4396"/>
    <w:rsid w:val="00ED52BC"/>
    <w:rsid w:val="00ED6A83"/>
    <w:rsid w:val="00ED7756"/>
    <w:rsid w:val="00EE02B5"/>
    <w:rsid w:val="00EE0F90"/>
    <w:rsid w:val="00EE11FA"/>
    <w:rsid w:val="00EE22CB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632"/>
    <w:rsid w:val="00EF2F19"/>
    <w:rsid w:val="00EF303C"/>
    <w:rsid w:val="00EF3BB1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3C04"/>
    <w:rsid w:val="00F148FF"/>
    <w:rsid w:val="00F14B8B"/>
    <w:rsid w:val="00F16094"/>
    <w:rsid w:val="00F17814"/>
    <w:rsid w:val="00F227C4"/>
    <w:rsid w:val="00F231D2"/>
    <w:rsid w:val="00F24D0D"/>
    <w:rsid w:val="00F25640"/>
    <w:rsid w:val="00F25D2C"/>
    <w:rsid w:val="00F26FBD"/>
    <w:rsid w:val="00F301EA"/>
    <w:rsid w:val="00F30593"/>
    <w:rsid w:val="00F30EEC"/>
    <w:rsid w:val="00F3320A"/>
    <w:rsid w:val="00F33401"/>
    <w:rsid w:val="00F33495"/>
    <w:rsid w:val="00F33569"/>
    <w:rsid w:val="00F34E32"/>
    <w:rsid w:val="00F374A0"/>
    <w:rsid w:val="00F37642"/>
    <w:rsid w:val="00F3774D"/>
    <w:rsid w:val="00F37C9D"/>
    <w:rsid w:val="00F4138F"/>
    <w:rsid w:val="00F41EB2"/>
    <w:rsid w:val="00F43B42"/>
    <w:rsid w:val="00F43BA5"/>
    <w:rsid w:val="00F4474B"/>
    <w:rsid w:val="00F45EDF"/>
    <w:rsid w:val="00F51380"/>
    <w:rsid w:val="00F5233D"/>
    <w:rsid w:val="00F5299C"/>
    <w:rsid w:val="00F52AE9"/>
    <w:rsid w:val="00F52DC1"/>
    <w:rsid w:val="00F5445B"/>
    <w:rsid w:val="00F54474"/>
    <w:rsid w:val="00F5548B"/>
    <w:rsid w:val="00F566BF"/>
    <w:rsid w:val="00F56AA0"/>
    <w:rsid w:val="00F57302"/>
    <w:rsid w:val="00F57469"/>
    <w:rsid w:val="00F57622"/>
    <w:rsid w:val="00F6282E"/>
    <w:rsid w:val="00F6300D"/>
    <w:rsid w:val="00F66BD1"/>
    <w:rsid w:val="00F66D59"/>
    <w:rsid w:val="00F67909"/>
    <w:rsid w:val="00F754EB"/>
    <w:rsid w:val="00F7696A"/>
    <w:rsid w:val="00F76CEA"/>
    <w:rsid w:val="00F77B9A"/>
    <w:rsid w:val="00F80617"/>
    <w:rsid w:val="00F81E30"/>
    <w:rsid w:val="00F828B5"/>
    <w:rsid w:val="00F82A7D"/>
    <w:rsid w:val="00F837CC"/>
    <w:rsid w:val="00F83B4C"/>
    <w:rsid w:val="00F83C51"/>
    <w:rsid w:val="00F84EF6"/>
    <w:rsid w:val="00F8513F"/>
    <w:rsid w:val="00F861AE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6D99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B7B3F"/>
    <w:rsid w:val="00FC1CEE"/>
    <w:rsid w:val="00FC1CFD"/>
    <w:rsid w:val="00FC5FFE"/>
    <w:rsid w:val="00FC623B"/>
    <w:rsid w:val="00FC6F18"/>
    <w:rsid w:val="00FC7207"/>
    <w:rsid w:val="00FD068B"/>
    <w:rsid w:val="00FD25A7"/>
    <w:rsid w:val="00FD5085"/>
    <w:rsid w:val="00FD6385"/>
    <w:rsid w:val="00FE0AB3"/>
    <w:rsid w:val="00FE2D66"/>
    <w:rsid w:val="00FE3CD2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3CB0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2E5058AB"/>
  <w15:docId w15:val="{85E2F329-B67F-4147-906F-2142B6AAA3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AB01B8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A44717"/>
    <w:pPr>
      <w:numPr>
        <w:numId w:val="37"/>
      </w:numPr>
      <w:spacing w:beforeLines="50" w:afterLines="5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37"/>
      </w:numPr>
      <w:spacing w:beforeLines="50" w:afterLines="5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6D1C71"/>
    <w:pPr>
      <w:keepNext/>
      <w:keepLines/>
      <w:numPr>
        <w:ilvl w:val="2"/>
        <w:numId w:val="29"/>
      </w:numPr>
      <w:spacing w:beforeLines="100" w:afterLines="10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qFormat/>
    <w:rsid w:val="002F172B"/>
    <w:pPr>
      <w:keepNext/>
      <w:keepLines/>
      <w:numPr>
        <w:ilvl w:val="3"/>
        <w:numId w:val="29"/>
      </w:numPr>
      <w:spacing w:before="280" w:after="29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D317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rsid w:val="00D317AC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E55CBA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E55CBA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A44717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6D1C71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afterLines="50" w:line="240" w:lineRule="exac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 w:val="24"/>
      <w:szCs w:val="24"/>
    </w:rPr>
  </w:style>
  <w:style w:type="table" w:customStyle="1" w:styleId="21">
    <w:name w:val="无格式表格 21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msonormal0">
    <w:name w:val="msonormal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  <w:style w:type="character" w:styleId="af3">
    <w:name w:val="Hyperlink"/>
    <w:basedOn w:val="a0"/>
    <w:uiPriority w:val="99"/>
    <w:rsid w:val="00DE34CF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DE34CF"/>
    <w:rPr>
      <w:color w:val="605E5C"/>
      <w:shd w:val="clear" w:color="auto" w:fill="E1DFDD"/>
    </w:rPr>
  </w:style>
  <w:style w:type="paragraph" w:styleId="af4">
    <w:name w:val="List Paragraph"/>
    <w:basedOn w:val="a"/>
    <w:uiPriority w:val="99"/>
    <w:rsid w:val="00E07116"/>
    <w:pPr>
      <w:ind w:firstLineChars="200" w:firstLine="420"/>
    </w:pPr>
  </w:style>
  <w:style w:type="paragraph" w:customStyle="1" w:styleId="af5">
    <w:name w:val="代码行号"/>
    <w:basedOn w:val="a"/>
    <w:link w:val="af6"/>
    <w:autoRedefine/>
    <w:qFormat/>
    <w:rsid w:val="00801C1C"/>
    <w:pPr>
      <w:spacing w:line="280" w:lineRule="exact"/>
    </w:pPr>
    <w:rPr>
      <w:rFonts w:ascii="Consolas" w:hAnsi="Consolas"/>
      <w:sz w:val="20"/>
      <w:szCs w:val="20"/>
    </w:rPr>
  </w:style>
  <w:style w:type="paragraph" w:customStyle="1" w:styleId="af7">
    <w:name w:val="插图"/>
    <w:basedOn w:val="a"/>
    <w:link w:val="af8"/>
    <w:autoRedefine/>
    <w:qFormat/>
    <w:rsid w:val="00CA0242"/>
    <w:pPr>
      <w:spacing w:beforeLines="50" w:afterLines="50" w:line="240" w:lineRule="atLeast"/>
      <w:jc w:val="center"/>
    </w:pPr>
    <w:rPr>
      <w:noProof/>
    </w:rPr>
  </w:style>
  <w:style w:type="character" w:customStyle="1" w:styleId="af6">
    <w:name w:val="代码行号 字符"/>
    <w:basedOn w:val="a0"/>
    <w:link w:val="af5"/>
    <w:rsid w:val="00801C1C"/>
    <w:rPr>
      <w:rFonts w:ascii="Consolas" w:hAnsi="Consolas"/>
    </w:rPr>
  </w:style>
  <w:style w:type="character" w:customStyle="1" w:styleId="af8">
    <w:name w:val="插图 字符"/>
    <w:basedOn w:val="a0"/>
    <w:link w:val="af7"/>
    <w:rsid w:val="00CA0242"/>
    <w:rPr>
      <w:noProof/>
      <w:sz w:val="24"/>
      <w:szCs w:val="24"/>
    </w:rPr>
  </w:style>
  <w:style w:type="character" w:customStyle="1" w:styleId="40">
    <w:name w:val="标题 4 字符"/>
    <w:basedOn w:val="a0"/>
    <w:link w:val="4"/>
    <w:rsid w:val="002F172B"/>
    <w:rPr>
      <w:rFonts w:ascii="Calibri" w:hAnsi="Calibri" w:cstheme="majorBidi"/>
      <w:b/>
      <w:bCs/>
      <w:sz w:val="24"/>
      <w:szCs w:val="28"/>
    </w:rPr>
  </w:style>
  <w:style w:type="character" w:styleId="af9">
    <w:name w:val="Placeholder Text"/>
    <w:basedOn w:val="a0"/>
    <w:uiPriority w:val="99"/>
    <w:unhideWhenUsed/>
    <w:rsid w:val="004405B6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6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55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564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78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77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18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69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24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15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7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30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F79DAA9-3A08-40EB-8E0C-007CFE2AA5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5</TotalTime>
  <Pages>4</Pages>
  <Words>859</Words>
  <Characters>4899</Characters>
  <Application>Microsoft Office Word</Application>
  <DocSecurity>0</DocSecurity>
  <PresentationFormat/>
  <Lines>40</Lines>
  <Paragraphs>11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57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算法图论实验</dc:title>
  <dc:subject>Algorithm of Graph Theory Report</dc:subject>
  <dc:creator>刘鹏</dc:creator>
  <cp:keywords>Algorithm of Graph Theory Report</cp:keywords>
  <dc:description/>
  <cp:lastModifiedBy>刘鹏</cp:lastModifiedBy>
  <cp:revision>278</cp:revision>
  <cp:lastPrinted>2018-03-21T11:20:00Z</cp:lastPrinted>
  <dcterms:created xsi:type="dcterms:W3CDTF">2018-09-05T13:34:00Z</dcterms:created>
  <dcterms:modified xsi:type="dcterms:W3CDTF">2018-12-28T00:44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